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2686F" w14:textId="77777777" w:rsidR="00095284" w:rsidRDefault="00095284" w:rsidP="007C2D7B">
      <w:pPr>
        <w:ind w:left="363" w:firstLine="0"/>
        <w:rPr>
          <w:b/>
          <w:bCs/>
        </w:rPr>
      </w:pPr>
      <w:r w:rsidRPr="00095284">
        <w:rPr>
          <w:b/>
          <w:bCs/>
        </w:rPr>
        <w:t>Short Research Article</w:t>
      </w:r>
    </w:p>
    <w:p w14:paraId="3A453F9F" w14:textId="01C45235" w:rsidR="001A42F2" w:rsidRPr="001A42F2" w:rsidRDefault="001A42F2" w:rsidP="007C2D7B">
      <w:pPr>
        <w:ind w:left="363" w:firstLine="0"/>
        <w:rPr>
          <w:b/>
          <w:bCs/>
        </w:rPr>
      </w:pPr>
      <w:r w:rsidRPr="001A42F2">
        <w:rPr>
          <w:b/>
          <w:bCs/>
        </w:rPr>
        <w:t>The Rhinoplasty Satisfaction Puzzle: Analyzing Sociodemographic and Surgical Factors</w:t>
      </w:r>
    </w:p>
    <w:p w14:paraId="3DFBE4D7" w14:textId="77777777" w:rsidR="007E7840" w:rsidRDefault="007E7840" w:rsidP="007C2D7B">
      <w:pPr>
        <w:ind w:left="363" w:firstLine="0"/>
        <w:rPr>
          <w:b/>
          <w:bCs/>
          <w:u w:val="single"/>
        </w:rPr>
      </w:pPr>
    </w:p>
    <w:p w14:paraId="1D4CC84A" w14:textId="4C8D6DCC" w:rsidR="00002AC2" w:rsidRPr="00002AC2" w:rsidRDefault="00002AC2" w:rsidP="007C2D7B">
      <w:pPr>
        <w:ind w:left="363" w:firstLine="0"/>
      </w:pPr>
      <w:r w:rsidRPr="00002AC2">
        <w:rPr>
          <w:b/>
          <w:bCs/>
          <w:u w:val="single"/>
        </w:rPr>
        <w:t>Abstract</w:t>
      </w:r>
      <w:r w:rsidRPr="00002AC2">
        <w:rPr>
          <w:b/>
          <w:bCs/>
          <w:u w:val="single"/>
        </w:rPr>
        <w:br/>
      </w:r>
      <w:r w:rsidRPr="00002AC2">
        <w:t xml:space="preserve">In a one-year period, 46 consecutive rhinoplasties were performed in the Maxillofacial Surgery Department of Charles Nicolle Hospital, Tunis. </w:t>
      </w:r>
      <w:r w:rsidR="0015099E">
        <w:t>A r</w:t>
      </w:r>
      <w:r w:rsidRPr="00002AC2">
        <w:t>etrospective analysis revealed a high overall satisfaction rate, with an average Rhinoplasty Outcome Evaluation (ROE) score of 69.6 (±18.6) at 6 months postoperatively. Women were twice as satisfied as men, and patients under 35 years old reported higher satisfaction than older patients. Smokers and immunocompromised patients were less satisfied than healthy non-smokers (70% vs. 30%, p = 0.082). Surgical revisions were required in 15.2% of primary rhinoplasty cases, with no revisions needed for secondary procedures. Patients with post-traumatic nasal deformities were more satisfied than those with co</w:t>
      </w:r>
      <w:r w:rsidR="0015099E">
        <w:t>ngenital</w:t>
      </w:r>
      <w:r w:rsidRPr="00002AC2">
        <w:t xml:space="preserve"> anomalies (53% vs. 11%, p = 0.379). These results highlight the importance of addressing patient expectations and tailoring surgical approaches to improve outcomes. </w:t>
      </w:r>
    </w:p>
    <w:p w14:paraId="0ABDE09F" w14:textId="6B8A7D3C" w:rsidR="00973AA6" w:rsidRDefault="00973AA6" w:rsidP="007C2D7B">
      <w:pPr>
        <w:ind w:left="363" w:firstLine="0"/>
      </w:pPr>
      <w:r w:rsidRPr="00973AA6">
        <w:rPr>
          <w:b/>
          <w:bCs/>
          <w:u w:val="single"/>
        </w:rPr>
        <w:t>Introduction :</w:t>
      </w:r>
      <w:r w:rsidRPr="00973AA6">
        <w:t xml:space="preserve"> </w:t>
      </w:r>
      <w:r w:rsidR="00AB5D95" w:rsidRPr="00AB5D95">
        <w:t xml:space="preserve">Rhinoplasty is a surgical procedure that alters both the external and internal structure of the nose, impacting facial appearance and respiratory function. It aims to correct deformities, whether congenital, post-traumatic, or age-related. The concept of aesthetic rhinoplasty emerged in the 19th century, and since then, surgical techniques have continuously evolved. In the 1970s, prominent surgeons like Sheen, Tardy, and Rees revolutionized aesthetic rhinoplasty by shifting from a systematic reduction approach to a more personalized technique that combines both augmentation and reduction. The evolution of these techniques is the result of over a century of progress, emphasizing the need for a comprehensive understanding of nasal anatomy, surgical expertise, and artistic perception, alongside ongoing training for surgeons. Prior to performing aesthetic rhinoplasty, a thorough preoperative evaluation is essential, considering patient expectations as well as the limits of their desires. However, even with the most refined techniques, aesthetic and functional outcomes are not always guaranteed. Patient satisfaction remains the primary goal of surgery, and it plays a crucial role in determining the success of the procedure. The factors influencing satisfaction are complex and intertwined, requiring statistical analysis to understand their correlation and identify modifiable elements that could enhance patient experiences. Rhinoplasty is frequently </w:t>
      </w:r>
      <w:r w:rsidR="00AB5D95" w:rsidRPr="00AB5D95">
        <w:lastRenderedPageBreak/>
        <w:t>performed at the Maxillofacial Surgery Department of Charles Nicolle Hospital in Tunis, and the demand for such procedures continues to rise. This study aims to investigate patient satisfaction after rhinoplasty to analyze the factors contributing to it</w:t>
      </w:r>
      <w:r w:rsidRPr="00973AA6">
        <w:t xml:space="preserve">. </w:t>
      </w:r>
    </w:p>
    <w:p w14:paraId="232B5C67" w14:textId="31D33AC2" w:rsidR="00973AA6" w:rsidRDefault="00973AA6" w:rsidP="007C2D7B">
      <w:pPr>
        <w:ind w:left="363" w:firstLine="0"/>
      </w:pPr>
      <w:r w:rsidRPr="00973AA6">
        <w:rPr>
          <w:b/>
          <w:bCs/>
          <w:u w:val="single"/>
        </w:rPr>
        <w:t>Material and Methods:</w:t>
      </w:r>
      <w:r w:rsidRPr="00973AA6">
        <w:t xml:space="preserve"> This is a monocentric cross-sectional descriptive study of patients </w:t>
      </w:r>
      <w:r w:rsidR="00AB5D95">
        <w:t>who underwent</w:t>
      </w:r>
      <w:r w:rsidRPr="00973AA6">
        <w:t xml:space="preserve"> rhinoplasty in the </w:t>
      </w:r>
      <w:r w:rsidR="00AB5D95">
        <w:t>M</w:t>
      </w:r>
      <w:r w:rsidRPr="00973AA6">
        <w:t xml:space="preserve">axillofacial </w:t>
      </w:r>
      <w:r w:rsidR="00AB5D95">
        <w:t>S</w:t>
      </w:r>
      <w:r w:rsidRPr="00973AA6">
        <w:t xml:space="preserve">urgery </w:t>
      </w:r>
      <w:r w:rsidR="00AB5D95">
        <w:t>D</w:t>
      </w:r>
      <w:r w:rsidRPr="00973AA6">
        <w:t>epartment of Charles Nicolle Hospital in Tunis from January 01, 2022 to December 31, 2022.</w:t>
      </w:r>
    </w:p>
    <w:p w14:paraId="6702E67F" w14:textId="610C331D" w:rsidR="00973AA6" w:rsidRDefault="00973AA6" w:rsidP="007C2D7B">
      <w:pPr>
        <w:ind w:left="363" w:firstLine="0"/>
      </w:pPr>
      <w:r w:rsidRPr="00973AA6">
        <w:t xml:space="preserve"> We studied the epidemiological, clinical and therapeutic profile</w:t>
      </w:r>
      <w:r w:rsidR="00AB5D95">
        <w:t>s</w:t>
      </w:r>
      <w:r w:rsidRPr="00973AA6">
        <w:t xml:space="preserve"> of </w:t>
      </w:r>
      <w:r w:rsidR="00AB5D95">
        <w:t xml:space="preserve">the </w:t>
      </w:r>
      <w:r w:rsidRPr="00973AA6">
        <w:t xml:space="preserve">patients . </w:t>
      </w:r>
    </w:p>
    <w:p w14:paraId="547A6ADD" w14:textId="77777777" w:rsidR="00973AA6" w:rsidRDefault="00973AA6" w:rsidP="007C2D7B">
      <w:pPr>
        <w:ind w:left="363" w:firstLine="0"/>
      </w:pPr>
      <w:r w:rsidRPr="00973AA6">
        <w:t xml:space="preserve">Next, we collected patient satisfaction levels using the specific “Rhinoplasty Outcome Evaluation” questionnaire. </w:t>
      </w:r>
    </w:p>
    <w:p w14:paraId="1E72BC83" w14:textId="75518C25" w:rsidR="00973AA6" w:rsidRDefault="00973AA6" w:rsidP="007C2D7B">
      <w:pPr>
        <w:ind w:left="363" w:firstLine="0"/>
      </w:pPr>
      <w:r w:rsidRPr="00973AA6">
        <w:t>Finally, we carried out a factorial analysis to study satisfaction in relation to multiple factors that could influence it.</w:t>
      </w:r>
    </w:p>
    <w:p w14:paraId="4591EEC3" w14:textId="77777777" w:rsidR="007B7F41" w:rsidRDefault="00973AA6" w:rsidP="001A42F2">
      <w:pPr>
        <w:ind w:left="363" w:firstLine="0"/>
        <w:rPr>
          <w:b/>
          <w:bCs/>
          <w:u w:val="single"/>
        </w:rPr>
      </w:pPr>
      <w:r w:rsidRPr="00973AA6">
        <w:t xml:space="preserve"> </w:t>
      </w:r>
      <w:r w:rsidRPr="00973AA6">
        <w:rPr>
          <w:b/>
          <w:bCs/>
          <w:u w:val="single"/>
        </w:rPr>
        <w:t xml:space="preserve">Results and </w:t>
      </w:r>
      <w:r w:rsidR="007B7F41">
        <w:rPr>
          <w:b/>
          <w:bCs/>
          <w:u w:val="single"/>
        </w:rPr>
        <w:t>discussion</w:t>
      </w:r>
    </w:p>
    <w:p w14:paraId="6247AF75" w14:textId="7D7F7CA9" w:rsidR="00016C4C" w:rsidRDefault="00973AA6" w:rsidP="007B7F41">
      <w:pPr>
        <w:ind w:left="363" w:firstLine="0"/>
      </w:pPr>
      <w:r w:rsidRPr="00973AA6">
        <w:t xml:space="preserve"> Our study was exhaustive and included 46 patients, 25 were men (54%) and 21 were women (46%)</w:t>
      </w:r>
      <w:r w:rsidR="00B55A14">
        <w:t xml:space="preserve"> (Figure 1)</w:t>
      </w:r>
      <w:r w:rsidRPr="00973AA6">
        <w:t xml:space="preserve">. </w:t>
      </w:r>
      <w:r w:rsidR="007B7F41">
        <w:t xml:space="preserve"> </w:t>
      </w:r>
      <w:r w:rsidRPr="00973AA6">
        <w:t>The mean age of our patients w</w:t>
      </w:r>
      <w:r w:rsidR="00AB5D95">
        <w:t>as</w:t>
      </w:r>
      <w:r w:rsidRPr="00973AA6">
        <w:t xml:space="preserve"> 30.9 years (range 16-52 years). Among the 46 patients studied, 7 (15.2%) had a primary education level or less, while 39 patients (84.8%) had secondary education or higher</w:t>
      </w:r>
      <w:r w:rsidR="00EA25FD">
        <w:t xml:space="preserve"> (</w:t>
      </w:r>
      <w:r w:rsidR="007C4787">
        <w:t>T</w:t>
      </w:r>
      <w:r w:rsidR="00EA25FD">
        <w:t xml:space="preserve">able I) </w:t>
      </w:r>
      <w:r w:rsidRPr="00973AA6">
        <w:t xml:space="preserve">. </w:t>
      </w:r>
      <w:r w:rsidR="007B7F41">
        <w:t xml:space="preserve">A total of </w:t>
      </w:r>
      <w:r w:rsidRPr="00973AA6">
        <w:t>14 patients (30%) were active smockers. Rhinoplasty was primary in 91.3% of cases (42 patients) and secondary in 8.7% of cases</w:t>
      </w:r>
      <w:r w:rsidR="00E33370">
        <w:t xml:space="preserve"> (Figure 2)</w:t>
      </w:r>
      <w:r w:rsidRPr="00973AA6">
        <w:t xml:space="preserve">. </w:t>
      </w:r>
      <w:r w:rsidR="007B7F41">
        <w:t xml:space="preserve">A total of </w:t>
      </w:r>
      <w:r w:rsidRPr="00973AA6">
        <w:t xml:space="preserve">13 patients (28%) </w:t>
      </w:r>
      <w:r w:rsidR="00AB5D95">
        <w:t>requested</w:t>
      </w:r>
      <w:r w:rsidRPr="00973AA6">
        <w:t xml:space="preserve"> a pure aesthetic procedure.</w:t>
      </w:r>
      <w:r w:rsidR="007B7F41">
        <w:t xml:space="preserve"> </w:t>
      </w:r>
      <w:r w:rsidRPr="00973AA6">
        <w:t xml:space="preserve">Twelve patients had </w:t>
      </w:r>
      <w:r w:rsidR="00AB5D95">
        <w:t>congenital</w:t>
      </w:r>
      <w:r w:rsidRPr="00973AA6">
        <w:t xml:space="preserve"> deformit</w:t>
      </w:r>
      <w:r w:rsidR="00AB5D95">
        <w:t xml:space="preserve">ies </w:t>
      </w:r>
      <w:r w:rsidRPr="00973AA6">
        <w:t>(26.1%) and 34 (73.9%) had suffered nasal trauma</w:t>
      </w:r>
      <w:r w:rsidR="00E16525">
        <w:t xml:space="preserve"> (Figure 3)</w:t>
      </w:r>
      <w:r w:rsidRPr="00973AA6">
        <w:t xml:space="preserve">. </w:t>
      </w:r>
    </w:p>
    <w:p w14:paraId="69D771B0" w14:textId="77777777" w:rsidR="00E33370" w:rsidRDefault="00E33370" w:rsidP="007B7F41">
      <w:pPr>
        <w:ind w:left="363" w:firstLine="0"/>
      </w:pPr>
    </w:p>
    <w:p w14:paraId="112949A5" w14:textId="3E13ACC5" w:rsidR="00B55A14" w:rsidRDefault="00B55A14" w:rsidP="007B7F41">
      <w:pPr>
        <w:ind w:left="363" w:firstLine="0"/>
      </w:pPr>
      <w:r>
        <w:rPr>
          <w:noProof/>
          <w:lang w:eastAsia="fr-FR"/>
        </w:rPr>
        <w:lastRenderedPageBreak/>
        <w:drawing>
          <wp:anchor distT="0" distB="0" distL="114300" distR="114300" simplePos="0" relativeHeight="251659264" behindDoc="1" locked="0" layoutInCell="1" allowOverlap="1" wp14:anchorId="7E0F9ED5" wp14:editId="7AF4B570">
            <wp:simplePos x="0" y="0"/>
            <wp:positionH relativeFrom="margin">
              <wp:posOffset>583200</wp:posOffset>
            </wp:positionH>
            <wp:positionV relativeFrom="paragraph">
              <wp:posOffset>251625</wp:posOffset>
            </wp:positionV>
            <wp:extent cx="4572000" cy="2743200"/>
            <wp:effectExtent l="0" t="0" r="0" b="0"/>
            <wp:wrapTight wrapText="bothSides">
              <wp:wrapPolygon edited="0">
                <wp:start x="0" y="0"/>
                <wp:lineTo x="0" y="21450"/>
                <wp:lineTo x="21510" y="21450"/>
                <wp:lineTo x="21510" y="0"/>
                <wp:lineTo x="0" y="0"/>
              </wp:wrapPolygon>
            </wp:wrapTight>
            <wp:docPr id="513455768" name="Graphique 1">
              <a:extLst xmlns:a="http://schemas.openxmlformats.org/drawingml/2006/main">
                <a:ext uri="{FF2B5EF4-FFF2-40B4-BE49-F238E27FC236}">
                  <a16:creationId xmlns:a16="http://schemas.microsoft.com/office/drawing/2014/main" id="{D929C004-D19C-AC45-CF84-84E3B1CF34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7146E3A3" w14:textId="77777777" w:rsidR="00B55A14" w:rsidRDefault="00B55A14" w:rsidP="007B7F41">
      <w:pPr>
        <w:ind w:left="363" w:firstLine="0"/>
      </w:pPr>
    </w:p>
    <w:p w14:paraId="1463C911" w14:textId="77777777" w:rsidR="00B55A14" w:rsidRDefault="00B55A14" w:rsidP="007B7F41">
      <w:pPr>
        <w:ind w:left="363" w:firstLine="0"/>
      </w:pPr>
    </w:p>
    <w:p w14:paraId="5AD2894B" w14:textId="77777777" w:rsidR="00B55A14" w:rsidRDefault="00B55A14" w:rsidP="007B7F41">
      <w:pPr>
        <w:ind w:left="363" w:firstLine="0"/>
      </w:pPr>
    </w:p>
    <w:p w14:paraId="7AF7F1CF" w14:textId="77777777" w:rsidR="00B55A14" w:rsidRDefault="00B55A14" w:rsidP="007B7F41">
      <w:pPr>
        <w:ind w:left="363" w:firstLine="0"/>
      </w:pPr>
    </w:p>
    <w:p w14:paraId="6A09FB67" w14:textId="77777777" w:rsidR="00B55A14" w:rsidRDefault="00B55A14" w:rsidP="007B7F41">
      <w:pPr>
        <w:ind w:left="363" w:firstLine="0"/>
      </w:pPr>
    </w:p>
    <w:p w14:paraId="24A0D919" w14:textId="6A500AFD" w:rsidR="00B55A14" w:rsidRDefault="00EA25FD" w:rsidP="007B7F41">
      <w:pPr>
        <w:ind w:left="363" w:firstLine="0"/>
      </w:pPr>
      <w:r>
        <w:rPr>
          <w:noProof/>
        </w:rPr>
        <mc:AlternateContent>
          <mc:Choice Requires="wps">
            <w:drawing>
              <wp:anchor distT="0" distB="0" distL="114300" distR="114300" simplePos="0" relativeHeight="251661312" behindDoc="0" locked="0" layoutInCell="1" allowOverlap="1" wp14:anchorId="56EF8C6F" wp14:editId="7B5B35E4">
                <wp:simplePos x="0" y="0"/>
                <wp:positionH relativeFrom="margin">
                  <wp:align>center</wp:align>
                </wp:positionH>
                <wp:positionV relativeFrom="paragraph">
                  <wp:posOffset>398780</wp:posOffset>
                </wp:positionV>
                <wp:extent cx="4572000" cy="266400"/>
                <wp:effectExtent l="0" t="0" r="0" b="0"/>
                <wp:wrapSquare wrapText="bothSides"/>
                <wp:docPr id="651725546" name="Zone de texte 1"/>
                <wp:cNvGraphicFramePr/>
                <a:graphic xmlns:a="http://schemas.openxmlformats.org/drawingml/2006/main">
                  <a:graphicData uri="http://schemas.microsoft.com/office/word/2010/wordprocessingShape">
                    <wps:wsp>
                      <wps:cNvSpPr txBox="1"/>
                      <wps:spPr>
                        <a:xfrm>
                          <a:off x="0" y="0"/>
                          <a:ext cx="4572000" cy="266400"/>
                        </a:xfrm>
                        <a:prstGeom prst="rect">
                          <a:avLst/>
                        </a:prstGeom>
                        <a:solidFill>
                          <a:prstClr val="white"/>
                        </a:solidFill>
                        <a:ln>
                          <a:noFill/>
                        </a:ln>
                      </wps:spPr>
                      <wps:txbx>
                        <w:txbxContent>
                          <w:p w14:paraId="571923DC" w14:textId="38DB9BC0" w:rsidR="00B55A14" w:rsidRPr="005E7480" w:rsidRDefault="00B55A14" w:rsidP="00B55A14">
                            <w:pPr>
                              <w:pStyle w:val="Caption"/>
                              <w:rPr>
                                <w:noProof/>
                                <w:sz w:val="22"/>
                                <w:szCs w:val="22"/>
                              </w:rPr>
                            </w:pPr>
                            <w:r>
                              <w:t xml:space="preserve">Figure </w:t>
                            </w:r>
                            <w:fldSimple w:instr=" SEQ Figure \* ARABIC ">
                              <w:r w:rsidR="00E16525">
                                <w:rPr>
                                  <w:noProof/>
                                </w:rPr>
                                <w:t>1</w:t>
                              </w:r>
                            </w:fldSimple>
                            <w:r w:rsidRPr="00E33999">
                              <w:t xml:space="preserve"> Distribution of patients by g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56EF8C6F" id="_x0000_t202" coordsize="21600,21600" o:spt="202" path="m,l,21600r21600,l21600,xe">
                <v:stroke joinstyle="miter"/>
                <v:path gradientshapeok="t" o:connecttype="rect"/>
              </v:shapetype>
              <v:shape id="Zone de texte 1" o:spid="_x0000_s1026" type="#_x0000_t202" style="position:absolute;left:0;text-align:left;margin-left:0;margin-top:31.4pt;width:5in;height:21pt;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" stroked="f">
                <v:textbox style="mso-fit-shape-to-text:t" inset="0,0,0,0">
                  <w:txbxContent>
                    <w:p w14:paraId="571923DC" w14:textId="38DB9BC0" w:rsidR="00B55A14" w:rsidRPr="005E7480" w:rsidRDefault="00B55A14" w:rsidP="00B55A14">
                      <w:pPr>
                        <w:pStyle w:val="Lgende"/>
                        <w:rPr>
                          <w:noProof/>
                          <w:sz w:val="22"/>
                          <w:szCs w:val="22"/>
                        </w:rPr>
                      </w:pPr>
                      <w:r>
                        <w:t xml:space="preserve">Figure </w:t>
                      </w:r>
                      <w:fldSimple w:instr=" SEQ Figure \* ARABIC ">
                        <w:r w:rsidR="00E16525">
                          <w:rPr>
                            <w:noProof/>
                          </w:rPr>
                          <w:t>1</w:t>
                        </w:r>
                      </w:fldSimple>
                      <w:r w:rsidRPr="00E33999">
                        <w:t xml:space="preserve"> Distribution of patients by gender.</w:t>
                      </w:r>
                    </w:p>
                  </w:txbxContent>
                </v:textbox>
                <w10:wrap type="square" anchorx="margin"/>
              </v:shape>
            </w:pict>
          </mc:Fallback>
        </mc:AlternateContent>
      </w:r>
    </w:p>
    <w:p w14:paraId="10D33A0D" w14:textId="68003076" w:rsidR="00B55A14" w:rsidRDefault="00B55A14" w:rsidP="007B7F41">
      <w:pPr>
        <w:ind w:left="363" w:firstLine="0"/>
      </w:pPr>
    </w:p>
    <w:p w14:paraId="4E4CDF2B" w14:textId="0C047CDA" w:rsidR="00B55A14" w:rsidRDefault="00B55A14" w:rsidP="007C2D7B">
      <w:pPr>
        <w:ind w:left="363" w:firstLine="0"/>
        <w:rPr>
          <w:i/>
          <w:iCs/>
        </w:rPr>
      </w:pPr>
    </w:p>
    <w:tbl>
      <w:tblPr>
        <w:tblStyle w:val="GridTable3"/>
        <w:tblW w:w="0" w:type="auto"/>
        <w:tblLook w:val="04A0" w:firstRow="1" w:lastRow="0" w:firstColumn="1" w:lastColumn="0" w:noHBand="0" w:noVBand="1"/>
      </w:tblPr>
      <w:tblGrid>
        <w:gridCol w:w="3020"/>
        <w:gridCol w:w="3021"/>
        <w:gridCol w:w="3021"/>
      </w:tblGrid>
      <w:tr w:rsidR="00EA25FD" w14:paraId="01A9277A" w14:textId="77777777" w:rsidTr="00EA25F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159D9EC4" w14:textId="36B9FF81" w:rsidR="00EA25FD" w:rsidRDefault="00EA25FD" w:rsidP="007C2D7B">
            <w:pPr>
              <w:ind w:left="0" w:firstLine="0"/>
              <w:rPr>
                <w:i w:val="0"/>
                <w:iCs w:val="0"/>
              </w:rPr>
            </w:pPr>
            <w:r>
              <w:rPr>
                <w:i w:val="0"/>
                <w:iCs w:val="0"/>
              </w:rPr>
              <w:t>Education Level</w:t>
            </w:r>
          </w:p>
        </w:tc>
        <w:tc>
          <w:tcPr>
            <w:tcW w:w="3021" w:type="dxa"/>
          </w:tcPr>
          <w:p w14:paraId="5AE0941A" w14:textId="359AF2BE" w:rsidR="00EA25FD" w:rsidRDefault="00EA25FD" w:rsidP="007C2D7B">
            <w:pPr>
              <w:ind w:left="0" w:firstLine="0"/>
              <w:cnfStyle w:val="100000000000" w:firstRow="1" w:lastRow="0" w:firstColumn="0" w:lastColumn="0" w:oddVBand="0" w:evenVBand="0" w:oddHBand="0" w:evenHBand="0" w:firstRowFirstColumn="0" w:firstRowLastColumn="0" w:lastRowFirstColumn="0" w:lastRowLastColumn="0"/>
              <w:rPr>
                <w:i/>
                <w:iCs/>
              </w:rPr>
            </w:pPr>
            <w:r>
              <w:rPr>
                <w:i/>
                <w:iCs/>
              </w:rPr>
              <w:t>Number of Patients</w:t>
            </w:r>
          </w:p>
        </w:tc>
        <w:tc>
          <w:tcPr>
            <w:tcW w:w="3021" w:type="dxa"/>
          </w:tcPr>
          <w:p w14:paraId="749E8D8C" w14:textId="68E2B3C6" w:rsidR="00EA25FD" w:rsidRDefault="00EA25FD" w:rsidP="007C2D7B">
            <w:pPr>
              <w:ind w:left="0" w:firstLine="0"/>
              <w:cnfStyle w:val="100000000000" w:firstRow="1" w:lastRow="0" w:firstColumn="0" w:lastColumn="0" w:oddVBand="0" w:evenVBand="0" w:oddHBand="0" w:evenHBand="0" w:firstRowFirstColumn="0" w:firstRowLastColumn="0" w:lastRowFirstColumn="0" w:lastRowLastColumn="0"/>
              <w:rPr>
                <w:i/>
                <w:iCs/>
              </w:rPr>
            </w:pPr>
            <w:r>
              <w:rPr>
                <w:i/>
                <w:iCs/>
              </w:rPr>
              <w:t>Percentage %</w:t>
            </w:r>
          </w:p>
        </w:tc>
      </w:tr>
      <w:tr w:rsidR="00EA25FD" w14:paraId="44E1062F" w14:textId="77777777" w:rsidTr="00EA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15C3149" w14:textId="3F015C68" w:rsidR="00EA25FD" w:rsidRDefault="00EA25FD" w:rsidP="007C2D7B">
            <w:pPr>
              <w:ind w:left="0" w:firstLine="0"/>
              <w:rPr>
                <w:i w:val="0"/>
                <w:iCs w:val="0"/>
              </w:rPr>
            </w:pPr>
            <w:r>
              <w:rPr>
                <w:i w:val="0"/>
                <w:iCs w:val="0"/>
              </w:rPr>
              <w:t>Primary or less</w:t>
            </w:r>
          </w:p>
        </w:tc>
        <w:tc>
          <w:tcPr>
            <w:tcW w:w="3021" w:type="dxa"/>
          </w:tcPr>
          <w:p w14:paraId="58DB9FAD" w14:textId="145F311A" w:rsidR="00EA25FD" w:rsidRDefault="00EA25FD" w:rsidP="007C2D7B">
            <w:pPr>
              <w:ind w:left="0" w:firstLine="0"/>
              <w:cnfStyle w:val="000000100000" w:firstRow="0" w:lastRow="0" w:firstColumn="0" w:lastColumn="0" w:oddVBand="0" w:evenVBand="0" w:oddHBand="1" w:evenHBand="0" w:firstRowFirstColumn="0" w:firstRowLastColumn="0" w:lastRowFirstColumn="0" w:lastRowLastColumn="0"/>
              <w:rPr>
                <w:i/>
                <w:iCs/>
              </w:rPr>
            </w:pPr>
            <w:r>
              <w:rPr>
                <w:i/>
                <w:iCs/>
              </w:rPr>
              <w:t>7</w:t>
            </w:r>
          </w:p>
        </w:tc>
        <w:tc>
          <w:tcPr>
            <w:tcW w:w="3021" w:type="dxa"/>
          </w:tcPr>
          <w:p w14:paraId="7C899333" w14:textId="2734DDF3" w:rsidR="00EA25FD" w:rsidRDefault="00EA25FD" w:rsidP="007C2D7B">
            <w:pPr>
              <w:ind w:left="0" w:firstLine="0"/>
              <w:cnfStyle w:val="000000100000" w:firstRow="0" w:lastRow="0" w:firstColumn="0" w:lastColumn="0" w:oddVBand="0" w:evenVBand="0" w:oddHBand="1" w:evenHBand="0" w:firstRowFirstColumn="0" w:firstRowLastColumn="0" w:lastRowFirstColumn="0" w:lastRowLastColumn="0"/>
              <w:rPr>
                <w:i/>
                <w:iCs/>
              </w:rPr>
            </w:pPr>
            <w:r>
              <w:rPr>
                <w:i/>
                <w:iCs/>
              </w:rPr>
              <w:t>15.2%</w:t>
            </w:r>
          </w:p>
        </w:tc>
      </w:tr>
      <w:tr w:rsidR="00EA25FD" w14:paraId="5D752E43" w14:textId="77777777" w:rsidTr="00EA25FD">
        <w:tc>
          <w:tcPr>
            <w:cnfStyle w:val="001000000000" w:firstRow="0" w:lastRow="0" w:firstColumn="1" w:lastColumn="0" w:oddVBand="0" w:evenVBand="0" w:oddHBand="0" w:evenHBand="0" w:firstRowFirstColumn="0" w:firstRowLastColumn="0" w:lastRowFirstColumn="0" w:lastRowLastColumn="0"/>
            <w:tcW w:w="3020" w:type="dxa"/>
          </w:tcPr>
          <w:p w14:paraId="07B72041" w14:textId="1FB5FB79" w:rsidR="00EA25FD" w:rsidRDefault="00EA25FD" w:rsidP="007C2D7B">
            <w:pPr>
              <w:ind w:left="0" w:firstLine="0"/>
              <w:rPr>
                <w:i w:val="0"/>
                <w:iCs w:val="0"/>
              </w:rPr>
            </w:pPr>
            <w:r>
              <w:rPr>
                <w:i w:val="0"/>
                <w:iCs w:val="0"/>
              </w:rPr>
              <w:t>Secondary</w:t>
            </w:r>
          </w:p>
        </w:tc>
        <w:tc>
          <w:tcPr>
            <w:tcW w:w="3021" w:type="dxa"/>
          </w:tcPr>
          <w:p w14:paraId="175D15AA" w14:textId="3D3E8E8F" w:rsidR="00EA25FD" w:rsidRDefault="00EA25FD" w:rsidP="007C2D7B">
            <w:pPr>
              <w:ind w:left="0" w:firstLine="0"/>
              <w:cnfStyle w:val="000000000000" w:firstRow="0" w:lastRow="0" w:firstColumn="0" w:lastColumn="0" w:oddVBand="0" w:evenVBand="0" w:oddHBand="0" w:evenHBand="0" w:firstRowFirstColumn="0" w:firstRowLastColumn="0" w:lastRowFirstColumn="0" w:lastRowLastColumn="0"/>
              <w:rPr>
                <w:i/>
                <w:iCs/>
              </w:rPr>
            </w:pPr>
            <w:r>
              <w:rPr>
                <w:i/>
                <w:iCs/>
              </w:rPr>
              <w:t>17</w:t>
            </w:r>
          </w:p>
        </w:tc>
        <w:tc>
          <w:tcPr>
            <w:tcW w:w="3021" w:type="dxa"/>
          </w:tcPr>
          <w:p w14:paraId="6914C923" w14:textId="2BECADF0" w:rsidR="00EA25FD" w:rsidRDefault="00EA25FD" w:rsidP="007C2D7B">
            <w:pPr>
              <w:ind w:left="0" w:firstLine="0"/>
              <w:cnfStyle w:val="000000000000" w:firstRow="0" w:lastRow="0" w:firstColumn="0" w:lastColumn="0" w:oddVBand="0" w:evenVBand="0" w:oddHBand="0" w:evenHBand="0" w:firstRowFirstColumn="0" w:firstRowLastColumn="0" w:lastRowFirstColumn="0" w:lastRowLastColumn="0"/>
              <w:rPr>
                <w:i/>
                <w:iCs/>
              </w:rPr>
            </w:pPr>
            <w:r>
              <w:rPr>
                <w:i/>
                <w:iCs/>
              </w:rPr>
              <w:t>37.0%</w:t>
            </w:r>
          </w:p>
        </w:tc>
      </w:tr>
      <w:tr w:rsidR="00EA25FD" w14:paraId="1AB12CEB" w14:textId="77777777" w:rsidTr="00EA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737CA56A" w14:textId="0CF6E2EB" w:rsidR="00EA25FD" w:rsidRDefault="00EA25FD" w:rsidP="007C2D7B">
            <w:pPr>
              <w:ind w:left="0" w:firstLine="0"/>
              <w:rPr>
                <w:i w:val="0"/>
                <w:iCs w:val="0"/>
              </w:rPr>
            </w:pPr>
            <w:r>
              <w:rPr>
                <w:i w:val="0"/>
                <w:iCs w:val="0"/>
              </w:rPr>
              <w:t>University</w:t>
            </w:r>
          </w:p>
        </w:tc>
        <w:tc>
          <w:tcPr>
            <w:tcW w:w="3021" w:type="dxa"/>
          </w:tcPr>
          <w:p w14:paraId="0FE2D4FD" w14:textId="450DD531" w:rsidR="00EA25FD" w:rsidRDefault="00EA25FD" w:rsidP="007C2D7B">
            <w:pPr>
              <w:ind w:left="0" w:firstLine="0"/>
              <w:cnfStyle w:val="000000100000" w:firstRow="0" w:lastRow="0" w:firstColumn="0" w:lastColumn="0" w:oddVBand="0" w:evenVBand="0" w:oddHBand="1" w:evenHBand="0" w:firstRowFirstColumn="0" w:firstRowLastColumn="0" w:lastRowFirstColumn="0" w:lastRowLastColumn="0"/>
              <w:rPr>
                <w:i/>
                <w:iCs/>
              </w:rPr>
            </w:pPr>
            <w:r>
              <w:rPr>
                <w:i/>
                <w:iCs/>
              </w:rPr>
              <w:t>22</w:t>
            </w:r>
          </w:p>
        </w:tc>
        <w:tc>
          <w:tcPr>
            <w:tcW w:w="3021" w:type="dxa"/>
          </w:tcPr>
          <w:p w14:paraId="0C119C98" w14:textId="6E554AD0" w:rsidR="00EA25FD" w:rsidRDefault="00EA25FD" w:rsidP="007C2D7B">
            <w:pPr>
              <w:ind w:left="0" w:firstLine="0"/>
              <w:cnfStyle w:val="000000100000" w:firstRow="0" w:lastRow="0" w:firstColumn="0" w:lastColumn="0" w:oddVBand="0" w:evenVBand="0" w:oddHBand="1" w:evenHBand="0" w:firstRowFirstColumn="0" w:firstRowLastColumn="0" w:lastRowFirstColumn="0" w:lastRowLastColumn="0"/>
              <w:rPr>
                <w:i/>
                <w:iCs/>
              </w:rPr>
            </w:pPr>
            <w:r>
              <w:rPr>
                <w:i/>
                <w:iCs/>
              </w:rPr>
              <w:t>47.8%</w:t>
            </w:r>
          </w:p>
        </w:tc>
      </w:tr>
    </w:tbl>
    <w:p w14:paraId="69A59D85" w14:textId="1BCBB759" w:rsidR="00B55A14" w:rsidRDefault="00B55A14" w:rsidP="007C2D7B">
      <w:pPr>
        <w:ind w:left="363" w:firstLine="0"/>
        <w:rPr>
          <w:i/>
          <w:iCs/>
        </w:rPr>
      </w:pPr>
    </w:p>
    <w:p w14:paraId="332608F5" w14:textId="322EA862" w:rsidR="00B55A14" w:rsidRDefault="00EA25FD" w:rsidP="007C2D7B">
      <w:pPr>
        <w:ind w:left="363" w:firstLine="0"/>
        <w:rPr>
          <w:i/>
          <w:iCs/>
        </w:rPr>
      </w:pPr>
      <w:r>
        <w:rPr>
          <w:i/>
          <w:iCs/>
        </w:rPr>
        <w:t>Table I :</w:t>
      </w:r>
      <w:r w:rsidRPr="00EA25FD">
        <w:t xml:space="preserve"> </w:t>
      </w:r>
      <w:r w:rsidRPr="00EA25FD">
        <w:rPr>
          <w:i/>
          <w:iCs/>
        </w:rPr>
        <w:t>Distribution of patients according to education level</w:t>
      </w:r>
    </w:p>
    <w:p w14:paraId="09F7234D" w14:textId="475F8F42" w:rsidR="00B55A14" w:rsidRDefault="00B55A14" w:rsidP="007C2D7B">
      <w:pPr>
        <w:ind w:left="363" w:firstLine="0"/>
        <w:rPr>
          <w:i/>
          <w:iCs/>
        </w:rPr>
      </w:pPr>
    </w:p>
    <w:p w14:paraId="74008D3C" w14:textId="3ADD1977" w:rsidR="00B55A14" w:rsidRDefault="00B55A14" w:rsidP="007C2D7B">
      <w:pPr>
        <w:ind w:left="363" w:firstLine="0"/>
        <w:rPr>
          <w:i/>
          <w:iCs/>
        </w:rPr>
      </w:pPr>
    </w:p>
    <w:p w14:paraId="1D75B4FC" w14:textId="27722534" w:rsidR="00E33370" w:rsidRDefault="00E16525" w:rsidP="00E16525">
      <w:pPr>
        <w:ind w:left="363" w:firstLine="0"/>
        <w:rPr>
          <w:i/>
          <w:iCs/>
        </w:rPr>
      </w:pPr>
      <w:r>
        <w:rPr>
          <w:noProof/>
        </w:rPr>
        <w:lastRenderedPageBreak/>
        <mc:AlternateContent>
          <mc:Choice Requires="wps">
            <w:drawing>
              <wp:anchor distT="0" distB="0" distL="114300" distR="114300" simplePos="0" relativeHeight="251667456" behindDoc="1" locked="0" layoutInCell="1" allowOverlap="1" wp14:anchorId="3E89F577" wp14:editId="3A48DC65">
                <wp:simplePos x="0" y="0"/>
                <wp:positionH relativeFrom="column">
                  <wp:posOffset>-158750</wp:posOffset>
                </wp:positionH>
                <wp:positionV relativeFrom="paragraph">
                  <wp:posOffset>8522970</wp:posOffset>
                </wp:positionV>
                <wp:extent cx="6341110" cy="635"/>
                <wp:effectExtent l="0" t="0" r="0" b="0"/>
                <wp:wrapTight wrapText="bothSides">
                  <wp:wrapPolygon edited="0">
                    <wp:start x="0" y="0"/>
                    <wp:lineTo x="0" y="21600"/>
                    <wp:lineTo x="21600" y="21600"/>
                    <wp:lineTo x="21600" y="0"/>
                  </wp:wrapPolygon>
                </wp:wrapTight>
                <wp:docPr id="264482053" name="Zone de texte 1"/>
                <wp:cNvGraphicFramePr/>
                <a:graphic xmlns:a="http://schemas.openxmlformats.org/drawingml/2006/main">
                  <a:graphicData uri="http://schemas.microsoft.com/office/word/2010/wordprocessingShape">
                    <wps:wsp>
                      <wps:cNvSpPr txBox="1"/>
                      <wps:spPr>
                        <a:xfrm>
                          <a:off x="0" y="0"/>
                          <a:ext cx="6341110" cy="635"/>
                        </a:xfrm>
                        <a:prstGeom prst="rect">
                          <a:avLst/>
                        </a:prstGeom>
                        <a:solidFill>
                          <a:prstClr val="white"/>
                        </a:solidFill>
                        <a:ln>
                          <a:noFill/>
                        </a:ln>
                      </wps:spPr>
                      <wps:txbx>
                        <w:txbxContent>
                          <w:p w14:paraId="5D5FBDBC" w14:textId="0944634B" w:rsidR="00E16525" w:rsidRPr="004378FB" w:rsidRDefault="00E16525" w:rsidP="00E16525">
                            <w:pPr>
                              <w:pStyle w:val="Caption"/>
                              <w:rPr>
                                <w:noProof/>
                                <w:sz w:val="22"/>
                                <w:szCs w:val="22"/>
                              </w:rPr>
                            </w:pPr>
                            <w:r>
                              <w:t>Figure 3 Distribution of patients according to the etiology of nasal deform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9F577" id="_x0000_s1027" type="#_x0000_t202" style="position:absolute;left:0;text-align:left;margin-left:-12.5pt;margin-top:671.1pt;width:499.3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" stroked="f">
                <v:textbox style="mso-fit-shape-to-text:t" inset="0,0,0,0">
                  <w:txbxContent>
                    <w:p w14:paraId="5D5FBDBC" w14:textId="0944634B" w:rsidR="00E16525" w:rsidRPr="004378FB" w:rsidRDefault="00E16525" w:rsidP="00E16525">
                      <w:pPr>
                        <w:pStyle w:val="Lgende"/>
                        <w:rPr>
                          <w:noProof/>
                          <w:sz w:val="22"/>
                          <w:szCs w:val="22"/>
                        </w:rPr>
                      </w:pPr>
                      <w:r>
                        <w:t>Figure 3 Distribution of patients according to the etiology of nasal deformity.</w:t>
                      </w:r>
                    </w:p>
                  </w:txbxContent>
                </v:textbox>
                <w10:wrap type="tight"/>
              </v:shape>
            </w:pict>
          </mc:Fallback>
        </mc:AlternateContent>
      </w:r>
      <w:r w:rsidR="00E33370">
        <w:rPr>
          <w:i/>
          <w:iCs/>
          <w:noProof/>
        </w:rPr>
        <w:drawing>
          <wp:anchor distT="0" distB="0" distL="114300" distR="114300" simplePos="0" relativeHeight="251665408" behindDoc="1" locked="0" layoutInCell="1" allowOverlap="1" wp14:anchorId="77CA245F" wp14:editId="0BB44C5C">
            <wp:simplePos x="0" y="0"/>
            <wp:positionH relativeFrom="page">
              <wp:posOffset>741045</wp:posOffset>
            </wp:positionH>
            <wp:positionV relativeFrom="paragraph">
              <wp:posOffset>4723130</wp:posOffset>
            </wp:positionV>
            <wp:extent cx="6341110" cy="3742690"/>
            <wp:effectExtent l="0" t="0" r="2540" b="0"/>
            <wp:wrapTight wrapText="bothSides">
              <wp:wrapPolygon edited="0">
                <wp:start x="0" y="0"/>
                <wp:lineTo x="0" y="21439"/>
                <wp:lineTo x="21544" y="21439"/>
                <wp:lineTo x="21544" y="0"/>
                <wp:lineTo x="0" y="0"/>
              </wp:wrapPolygon>
            </wp:wrapTight>
            <wp:docPr id="160341669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41110" cy="3742690"/>
                    </a:xfrm>
                    <a:prstGeom prst="rect">
                      <a:avLst/>
                    </a:prstGeom>
                    <a:noFill/>
                  </pic:spPr>
                </pic:pic>
              </a:graphicData>
            </a:graphic>
            <wp14:sizeRelH relativeFrom="margin">
              <wp14:pctWidth>0</wp14:pctWidth>
            </wp14:sizeRelH>
            <wp14:sizeRelV relativeFrom="margin">
              <wp14:pctHeight>0</wp14:pctHeight>
            </wp14:sizeRelV>
          </wp:anchor>
        </w:drawing>
      </w:r>
      <w:r w:rsidR="00E33370">
        <w:rPr>
          <w:noProof/>
        </w:rPr>
        <mc:AlternateContent>
          <mc:Choice Requires="wps">
            <w:drawing>
              <wp:anchor distT="0" distB="0" distL="114300" distR="114300" simplePos="0" relativeHeight="251664384" behindDoc="1" locked="0" layoutInCell="1" allowOverlap="1" wp14:anchorId="41DCDF91" wp14:editId="5CDCEF8F">
                <wp:simplePos x="0" y="0"/>
                <wp:positionH relativeFrom="page">
                  <wp:align>right</wp:align>
                </wp:positionH>
                <wp:positionV relativeFrom="paragraph">
                  <wp:posOffset>4065660</wp:posOffset>
                </wp:positionV>
                <wp:extent cx="6913880" cy="635"/>
                <wp:effectExtent l="0" t="0" r="1270" b="0"/>
                <wp:wrapTight wrapText="bothSides">
                  <wp:wrapPolygon edited="0">
                    <wp:start x="0" y="0"/>
                    <wp:lineTo x="0" y="20057"/>
                    <wp:lineTo x="21544" y="20057"/>
                    <wp:lineTo x="21544" y="0"/>
                    <wp:lineTo x="0" y="0"/>
                  </wp:wrapPolygon>
                </wp:wrapTight>
                <wp:docPr id="1928086154" name="Zone de texte 1"/>
                <wp:cNvGraphicFramePr/>
                <a:graphic xmlns:a="http://schemas.openxmlformats.org/drawingml/2006/main">
                  <a:graphicData uri="http://schemas.microsoft.com/office/word/2010/wordprocessingShape">
                    <wps:wsp>
                      <wps:cNvSpPr txBox="1"/>
                      <wps:spPr>
                        <a:xfrm>
                          <a:off x="0" y="0"/>
                          <a:ext cx="6913880" cy="635"/>
                        </a:xfrm>
                        <a:prstGeom prst="rect">
                          <a:avLst/>
                        </a:prstGeom>
                        <a:solidFill>
                          <a:prstClr val="white"/>
                        </a:solidFill>
                        <a:ln>
                          <a:noFill/>
                        </a:ln>
                      </wps:spPr>
                      <wps:txbx>
                        <w:txbxContent>
                          <w:p w14:paraId="11F6D9FF" w14:textId="242634A5" w:rsidR="00E33370" w:rsidRPr="0057080A" w:rsidRDefault="00E33370" w:rsidP="00E33370">
                            <w:pPr>
                              <w:pStyle w:val="Caption"/>
                              <w:rPr>
                                <w:noProof/>
                                <w:sz w:val="22"/>
                                <w:szCs w:val="22"/>
                              </w:rPr>
                            </w:pPr>
                            <w:r>
                              <w:t xml:space="preserve">Figure </w:t>
                            </w:r>
                            <w:r w:rsidR="00E16525">
                              <w:t>2</w:t>
                            </w:r>
                            <w:r w:rsidRPr="00527D5F">
                              <w:t xml:space="preserve"> Distribution of patients with a previous rhinoplas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CDF91" id="_x0000_s1028" type="#_x0000_t202" style="position:absolute;left:0;text-align:left;margin-left:493.2pt;margin-top:320.15pt;width:544.4pt;height:.05pt;z-index:-25165209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" stroked="f">
                <v:textbox style="mso-fit-shape-to-text:t" inset="0,0,0,0">
                  <w:txbxContent>
                    <w:p w14:paraId="11F6D9FF" w14:textId="242634A5" w:rsidR="00E33370" w:rsidRPr="0057080A" w:rsidRDefault="00E33370" w:rsidP="00E33370">
                      <w:pPr>
                        <w:pStyle w:val="Lgende"/>
                        <w:rPr>
                          <w:noProof/>
                          <w:sz w:val="22"/>
                          <w:szCs w:val="22"/>
                        </w:rPr>
                      </w:pPr>
                      <w:r>
                        <w:t xml:space="preserve">Figure </w:t>
                      </w:r>
                      <w:r w:rsidR="00E16525">
                        <w:t>2</w:t>
                      </w:r>
                      <w:r w:rsidRPr="00527D5F">
                        <w:t xml:space="preserve"> Distribution of patients with a previous rhinoplasty</w:t>
                      </w:r>
                    </w:p>
                  </w:txbxContent>
                </v:textbox>
                <w10:wrap type="tight" anchorx="page"/>
              </v:shape>
            </w:pict>
          </mc:Fallback>
        </mc:AlternateContent>
      </w:r>
      <w:r w:rsidR="00E33370">
        <w:rPr>
          <w:i/>
          <w:iCs/>
          <w:noProof/>
        </w:rPr>
        <w:drawing>
          <wp:anchor distT="0" distB="0" distL="114300" distR="114300" simplePos="0" relativeHeight="251662336" behindDoc="1" locked="0" layoutInCell="1" allowOverlap="1" wp14:anchorId="5F2E9F87" wp14:editId="7B95958A">
            <wp:simplePos x="0" y="0"/>
            <wp:positionH relativeFrom="column">
              <wp:posOffset>-652668</wp:posOffset>
            </wp:positionH>
            <wp:positionV relativeFrom="paragraph">
              <wp:posOffset>336</wp:posOffset>
            </wp:positionV>
            <wp:extent cx="6914019" cy="4081107"/>
            <wp:effectExtent l="0" t="0" r="1270" b="0"/>
            <wp:wrapTight wrapText="bothSides">
              <wp:wrapPolygon edited="0">
                <wp:start x="0" y="0"/>
                <wp:lineTo x="0" y="21479"/>
                <wp:lineTo x="21544" y="21479"/>
                <wp:lineTo x="21544" y="0"/>
                <wp:lineTo x="0" y="0"/>
              </wp:wrapPolygon>
            </wp:wrapTight>
            <wp:docPr id="12013775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14019" cy="4081107"/>
                    </a:xfrm>
                    <a:prstGeom prst="rect">
                      <a:avLst/>
                    </a:prstGeom>
                    <a:noFill/>
                  </pic:spPr>
                </pic:pic>
              </a:graphicData>
            </a:graphic>
            <wp14:sizeRelH relativeFrom="margin">
              <wp14:pctWidth>0</wp14:pctWidth>
            </wp14:sizeRelH>
            <wp14:sizeRelV relativeFrom="margin">
              <wp14:pctHeight>0</wp14:pctHeight>
            </wp14:sizeRelV>
          </wp:anchor>
        </w:drawing>
      </w:r>
    </w:p>
    <w:p w14:paraId="2291FB75" w14:textId="51920557" w:rsidR="00016C4C" w:rsidRDefault="00E16525" w:rsidP="007C2D7B">
      <w:pPr>
        <w:ind w:left="363" w:firstLine="0"/>
      </w:pPr>
      <w:r>
        <w:rPr>
          <w:noProof/>
        </w:rPr>
        <w:lastRenderedPageBreak/>
        <mc:AlternateContent>
          <mc:Choice Requires="wps">
            <w:drawing>
              <wp:anchor distT="0" distB="0" distL="114300" distR="114300" simplePos="0" relativeHeight="251670528" behindDoc="1" locked="0" layoutInCell="1" allowOverlap="1" wp14:anchorId="69E3ABAD" wp14:editId="7ADEAACD">
                <wp:simplePos x="0" y="0"/>
                <wp:positionH relativeFrom="page">
                  <wp:align>right</wp:align>
                </wp:positionH>
                <wp:positionV relativeFrom="paragraph">
                  <wp:posOffset>5184140</wp:posOffset>
                </wp:positionV>
                <wp:extent cx="5982970" cy="294640"/>
                <wp:effectExtent l="0" t="0" r="0" b="0"/>
                <wp:wrapTight wrapText="bothSides">
                  <wp:wrapPolygon edited="0">
                    <wp:start x="0" y="0"/>
                    <wp:lineTo x="0" y="19552"/>
                    <wp:lineTo x="21527" y="19552"/>
                    <wp:lineTo x="21527" y="0"/>
                    <wp:lineTo x="0" y="0"/>
                  </wp:wrapPolygon>
                </wp:wrapTight>
                <wp:docPr id="686773672" name="Zone de texte 1"/>
                <wp:cNvGraphicFramePr/>
                <a:graphic xmlns:a="http://schemas.openxmlformats.org/drawingml/2006/main">
                  <a:graphicData uri="http://schemas.microsoft.com/office/word/2010/wordprocessingShape">
                    <wps:wsp>
                      <wps:cNvSpPr txBox="1"/>
                      <wps:spPr>
                        <a:xfrm>
                          <a:off x="0" y="0"/>
                          <a:ext cx="5982970" cy="294640"/>
                        </a:xfrm>
                        <a:prstGeom prst="rect">
                          <a:avLst/>
                        </a:prstGeom>
                        <a:solidFill>
                          <a:prstClr val="white"/>
                        </a:solidFill>
                        <a:ln>
                          <a:noFill/>
                        </a:ln>
                      </wps:spPr>
                      <wps:txbx>
                        <w:txbxContent>
                          <w:p w14:paraId="0378A3CD" w14:textId="58A2BECB" w:rsidR="00E16525" w:rsidRPr="00A31B90" w:rsidRDefault="00E16525" w:rsidP="00E16525">
                            <w:pPr>
                              <w:pStyle w:val="Caption"/>
                              <w:rPr>
                                <w:noProof/>
                                <w:sz w:val="22"/>
                                <w:szCs w:val="22"/>
                              </w:rPr>
                            </w:pPr>
                            <w:r w:rsidRPr="00EB4AA1">
                              <w:t xml:space="preserve">Figure </w:t>
                            </w:r>
                            <w:r>
                              <w:t>4</w:t>
                            </w:r>
                            <w:r w:rsidRPr="00EB4AA1">
                              <w:t>: Distribution of patients according to the approach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3ABAD" id="_x0000_s1029" type="#_x0000_t202" style="position:absolute;left:0;text-align:left;margin-left:419.9pt;margin-top:408.2pt;width:471.1pt;height:23.2pt;z-index:-2516459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" stroked="f">
                <v:textbox inset="0,0,0,0">
                  <w:txbxContent>
                    <w:p w14:paraId="0378A3CD" w14:textId="58A2BECB" w:rsidR="00E16525" w:rsidRPr="00A31B90" w:rsidRDefault="00E16525" w:rsidP="00E16525">
                      <w:pPr>
                        <w:pStyle w:val="Lgende"/>
                        <w:rPr>
                          <w:noProof/>
                          <w:sz w:val="22"/>
                          <w:szCs w:val="22"/>
                        </w:rPr>
                      </w:pPr>
                      <w:r w:rsidRPr="00EB4AA1">
                        <w:t xml:space="preserve">Figure </w:t>
                      </w:r>
                      <w:r>
                        <w:t>4</w:t>
                      </w:r>
                      <w:r w:rsidRPr="00EB4AA1">
                        <w:t>: Distribution of patients according to the approach used.</w:t>
                      </w:r>
                    </w:p>
                  </w:txbxContent>
                </v:textbox>
                <w10:wrap type="tight" anchorx="page"/>
              </v:shape>
            </w:pict>
          </mc:Fallback>
        </mc:AlternateContent>
      </w:r>
      <w:r>
        <w:rPr>
          <w:noProof/>
        </w:rPr>
        <w:drawing>
          <wp:anchor distT="0" distB="0" distL="114300" distR="114300" simplePos="0" relativeHeight="251668480" behindDoc="1" locked="0" layoutInCell="1" allowOverlap="1" wp14:anchorId="3604F6DF" wp14:editId="6EC63089">
            <wp:simplePos x="0" y="0"/>
            <wp:positionH relativeFrom="page">
              <wp:posOffset>381000</wp:posOffset>
            </wp:positionH>
            <wp:positionV relativeFrom="paragraph">
              <wp:posOffset>1043940</wp:posOffset>
            </wp:positionV>
            <wp:extent cx="6962775" cy="4109720"/>
            <wp:effectExtent l="0" t="0" r="9525" b="5080"/>
            <wp:wrapTight wrapText="bothSides">
              <wp:wrapPolygon edited="0">
                <wp:start x="0" y="0"/>
                <wp:lineTo x="0" y="21527"/>
                <wp:lineTo x="21570" y="21527"/>
                <wp:lineTo x="21570" y="0"/>
                <wp:lineTo x="0" y="0"/>
              </wp:wrapPolygon>
            </wp:wrapTight>
            <wp:docPr id="109631120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62775" cy="4109720"/>
                    </a:xfrm>
                    <a:prstGeom prst="rect">
                      <a:avLst/>
                    </a:prstGeom>
                    <a:noFill/>
                  </pic:spPr>
                </pic:pic>
              </a:graphicData>
            </a:graphic>
            <wp14:sizeRelH relativeFrom="margin">
              <wp14:pctWidth>0</wp14:pctWidth>
            </wp14:sizeRelH>
            <wp14:sizeRelV relativeFrom="margin">
              <wp14:pctHeight>0</wp14:pctHeight>
            </wp14:sizeRelV>
          </wp:anchor>
        </w:drawing>
      </w:r>
      <w:r w:rsidR="00973AA6" w:rsidRPr="00016C4C">
        <w:rPr>
          <w:i/>
          <w:iCs/>
        </w:rPr>
        <w:t>Surgical procedures</w:t>
      </w:r>
      <w:r w:rsidR="00973AA6" w:rsidRPr="00973AA6">
        <w:t xml:space="preserve"> The majority of patients 42 (91.3%) benefited from an external Rethi approach, 30 (65.2%) patients </w:t>
      </w:r>
      <w:r w:rsidR="00AB5D95">
        <w:t>had</w:t>
      </w:r>
      <w:r w:rsidR="00973AA6" w:rsidRPr="00973AA6">
        <w:t xml:space="preserve"> a procedure on the nasal dorsum and the tip was harmonized in 42 patients (91.3%)</w:t>
      </w:r>
      <w:r>
        <w:t xml:space="preserve"> (Figure 4)</w:t>
      </w:r>
      <w:r w:rsidR="00973AA6" w:rsidRPr="00973AA6">
        <w:t>.</w:t>
      </w:r>
    </w:p>
    <w:p w14:paraId="0D72698D" w14:textId="77777777" w:rsidR="00E16525" w:rsidRDefault="00E16525" w:rsidP="00E16525">
      <w:pPr>
        <w:ind w:left="0" w:firstLine="0"/>
      </w:pPr>
    </w:p>
    <w:p w14:paraId="246693A1" w14:textId="77777777" w:rsidR="00016C4C" w:rsidRDefault="00973AA6" w:rsidP="007C2D7B">
      <w:pPr>
        <w:ind w:left="363" w:firstLine="0"/>
      </w:pPr>
      <w:r w:rsidRPr="00973AA6">
        <w:t xml:space="preserve"> </w:t>
      </w:r>
      <w:r w:rsidRPr="00016C4C">
        <w:rPr>
          <w:i/>
          <w:iCs/>
        </w:rPr>
        <w:t>Residual anatomical/ aesthetic problems</w:t>
      </w:r>
      <w:r w:rsidRPr="00973AA6">
        <w:t xml:space="preserve"> </w:t>
      </w:r>
    </w:p>
    <w:p w14:paraId="6F0B3853" w14:textId="77777777" w:rsidR="00016C4C" w:rsidRDefault="00973AA6" w:rsidP="007C2D7B">
      <w:pPr>
        <w:ind w:left="363" w:firstLine="0"/>
      </w:pPr>
      <w:r w:rsidRPr="00973AA6">
        <w:t>The most common findings were a wide and deviated nasal ridge in 2 patients (4.3%), followed by a hooked nose in 1 patient (2.2%), and a step deformity in 1 patient (2.2%). Additionally, 1 patient (2.2%) presented with a bulbous and drooping nasal tip.</w:t>
      </w:r>
    </w:p>
    <w:p w14:paraId="7978644E" w14:textId="77777777" w:rsidR="00016C4C" w:rsidRDefault="00973AA6" w:rsidP="007C2D7B">
      <w:pPr>
        <w:ind w:left="363" w:firstLine="0"/>
      </w:pPr>
      <w:r w:rsidRPr="00973AA6">
        <w:t xml:space="preserve"> Despite these aesthetic concerns being identified during follow-up consultations, only a few patients requested further corrective procedures, demonstrating an overall satisfaction rate among the studied group.</w:t>
      </w:r>
    </w:p>
    <w:p w14:paraId="77217B81" w14:textId="77777777" w:rsidR="00016C4C" w:rsidRDefault="00973AA6" w:rsidP="007C2D7B">
      <w:pPr>
        <w:ind w:left="363" w:firstLine="0"/>
      </w:pPr>
      <w:r w:rsidRPr="00973AA6">
        <w:t xml:space="preserve"> </w:t>
      </w:r>
      <w:r w:rsidRPr="00016C4C">
        <w:rPr>
          <w:i/>
          <w:iCs/>
        </w:rPr>
        <w:t>Revision operations</w:t>
      </w:r>
      <w:r w:rsidRPr="00973AA6">
        <w:t xml:space="preserve"> A surgical revision was required in 7 patients who underwent primary rhinoplasty, representing 15.2% of the cases. No surgical revisions were needed for patients who underwent secondary rhinoplasty. </w:t>
      </w:r>
    </w:p>
    <w:p w14:paraId="4853F432" w14:textId="77777777" w:rsidR="00016C4C" w:rsidRPr="00016C4C" w:rsidRDefault="00973AA6" w:rsidP="007C2D7B">
      <w:pPr>
        <w:ind w:left="363" w:firstLine="0"/>
        <w:rPr>
          <w:u w:val="single"/>
        </w:rPr>
      </w:pPr>
      <w:r w:rsidRPr="00016C4C">
        <w:rPr>
          <w:b/>
          <w:bCs/>
          <w:u w:val="single"/>
        </w:rPr>
        <w:lastRenderedPageBreak/>
        <w:t xml:space="preserve">Discussion </w:t>
      </w:r>
    </w:p>
    <w:p w14:paraId="48951844" w14:textId="18176B86" w:rsidR="00016C4C" w:rsidRDefault="00973AA6" w:rsidP="007C2D7B">
      <w:pPr>
        <w:ind w:left="363" w:firstLine="0"/>
      </w:pPr>
      <w:r w:rsidRPr="00973AA6">
        <w:t xml:space="preserve">Among all aesthetic surgeries, rhinoplasty has the lowest satisfaction rate </w:t>
      </w:r>
      <w:r w:rsidR="00614D81">
        <w:fldChar w:fldCharType="begin"/>
      </w:r>
      <w:r w:rsidR="00614D81">
        <w:instrText xml:space="preserve"> ADDIN ZOTERO_ITEM CSL_CITATION {"citationID":"X0PZiQNM","properties":{"formattedCitation":"(1)","plainCitation":"(1)","noteIndex":0},"citationItems":[{"id":239,"uris":["http://zotero.org/users/local/mwOpuuT6/items/ED4S857S"],"itemData":{"id":239,"type":"article-journal","container-title":"Plastic and Reconstructive Surgery","DOI":"10.1097/00006534-199712000-00029","ISSN":"0032-1052","issue":"7","journalAbbreviation":"Plastic and Reconstructive Surgery","language":"en","page":"1824-1831","source":"DOI.org (Crossref)","title":"Are Patients Satisfied with Results from Residents Performing Aesthetic Surgery?:","title-short":"Are Patients Satisfied with Results from Residents Performing Aesthetic Surgery?","volume":"100","author":[{"family":"Freiberg","given":"Arnis"},{"family":"Giguère","given":"David"},{"family":"Ross","given":"Douglas C."},{"family":"Taylor","given":"John R."},{"family":"Bell","given":"Tom"},{"family":"Kerluke","given":"Leslie D."}],"issued":{"date-parts":[["1997",12]]}}}],"schema":"https://github.com/citation-style-language/schema/raw/master/csl-citation.json"} </w:instrText>
      </w:r>
      <w:r w:rsidR="00614D81">
        <w:fldChar w:fldCharType="separate"/>
      </w:r>
      <w:r w:rsidR="00614D81" w:rsidRPr="00614D81">
        <w:rPr>
          <w:rFonts w:ascii="Calibri" w:hAnsi="Calibri" w:cs="Calibri"/>
        </w:rPr>
        <w:t>(1)</w:t>
      </w:r>
      <w:r w:rsidR="00614D81">
        <w:fldChar w:fldCharType="end"/>
      </w:r>
      <w:r w:rsidRPr="00973AA6">
        <w:t xml:space="preserve">. In primary rhinoplasty, unsatisfactory results are found in 15 to 30% of cases </w:t>
      </w:r>
      <w:r w:rsidR="00614D81">
        <w:fldChar w:fldCharType="begin"/>
      </w:r>
      <w:r w:rsidR="00614D81">
        <w:instrText xml:space="preserve"> ADDIN ZOTERO_ITEM CSL_CITATION {"citationID":"YRvSbbBA","properties":{"formattedCitation":"(2)","plainCitation":"(2)","noteIndex":0},"citationItems":[{"id":241,"uris":["http://zotero.org/users/local/mwOpuuT6/items/W8IW6X2C"],"itemData":{"id":241,"type":"article-journal","container-title":"Aesthetic Plastic Surgery","DOI":"10.1007/BF02275535","ISSN":"0364-216X, 1432-5241","issue":"2","journalAbbreviation":"Aesth. Plast. Surg.","language":"en","license":"http://www.springer.com/tdm","page":"153-157","source":"DOI.org (Crossref)","title":"Patient satisfaction following rhinoplasty","volume":"20","author":[{"family":"Guyuron","given":"Bahman"},{"family":"Bokhari","given":"Farhat"}],"issued":{"date-parts":[["1996",3]]}}}],"schema":"https://github.com/citation-style-language/schema/raw/master/csl-citation.json"} </w:instrText>
      </w:r>
      <w:r w:rsidR="00614D81">
        <w:fldChar w:fldCharType="separate"/>
      </w:r>
      <w:r w:rsidR="00614D81" w:rsidRPr="00614D81">
        <w:rPr>
          <w:rFonts w:ascii="Calibri" w:hAnsi="Calibri" w:cs="Calibri"/>
        </w:rPr>
        <w:t>(2)</w:t>
      </w:r>
      <w:r w:rsidR="00614D81">
        <w:fldChar w:fldCharType="end"/>
      </w:r>
      <w:r w:rsidRPr="00973AA6">
        <w:t xml:space="preserve">. The dissatisfaction rate among patients after revision surgeries varies from 5 to 10% according to different series </w:t>
      </w:r>
      <w:r w:rsidR="00614D81">
        <w:fldChar w:fldCharType="begin"/>
      </w:r>
      <w:r w:rsidR="00614D81">
        <w:instrText xml:space="preserve"> ADDIN ZOTERO_ITEM CSL_CITATION {"citationID":"cpzp2Ku5","properties":{"formattedCitation":"(3)","plainCitation":"(3)","noteIndex":0},"citationItems":[{"id":243,"uris":["http://zotero.org/users/local/mwOpuuT6/items/YVXNX75G"],"itemData":{"id":243,"type":"article-journal","abstract":"The study presents a comprehensive statistical analysis of a series of 500 consecutive rhinoplasties of which 380 (76 per cent) were primary and 120 (24 per cent) were secondary cases. All cases were operated upon using the external rhinoplasty technique; simultaneous septal surgery was performed in 350 (70 per cent) of the cases. Deformities of the upper two-thirds of the nose that occurred significantly more in the secondary cases included; dorsal saddling, dorsal irregularities, valve collapse, open roof and pollybeak deformities. In the lower third of the nose; secondary cases showed significantly higher incidences of depressed tip, tip over-rotation, tip asymmetry, retracted columella, and alar notching. Suturing techniques were used significantly more in primary cases, while in secondary cases grafting techniques wereused significantly more. The complications encountered intra-operatively included; septal flap tears (2.8 per cent) and alar cartilage injury (1.8 per cent), while post-operative complications included; nasal trauma (one per cent), epistaxis (two per cent), infection (2.4 per cent), prolonged oedema (17 per cent), and nasal obstruction (0.8 per cent). The overall patient satisfaction rate was 95.6 per cent and the transcolumellar scar was found to be unacceptable in only 0.8 per cent of the patients.","container-title":"The Journal of Laryngology &amp; Otology","DOI":"10.1258/002221503321892325","ISSN":"0022-2151, 1748-5460","issue":"6","journalAbbreviation":"J. Laryngol. Otol.","language":"en","license":"https://www.cambridge.org/core/terms","page":"473-477","source":"DOI.org (Crossref)","title":"External rhinoplasty: a critical analysis of 500 cases","title-short":"External rhinoplasty","volume":"117","author":[{"family":"Foda","given":"Hossam M. T."}],"issued":{"date-parts":[["2003",6]]}}}],"schema":"https://github.com/citation-style-language/schema/raw/master/csl-citation.json"} </w:instrText>
      </w:r>
      <w:r w:rsidR="00614D81">
        <w:fldChar w:fldCharType="separate"/>
      </w:r>
      <w:r w:rsidR="00614D81" w:rsidRPr="00614D81">
        <w:rPr>
          <w:rFonts w:ascii="Calibri" w:hAnsi="Calibri" w:cs="Calibri"/>
        </w:rPr>
        <w:t>(3)</w:t>
      </w:r>
      <w:r w:rsidR="00614D81">
        <w:fldChar w:fldCharType="end"/>
      </w:r>
      <w:r w:rsidR="00614D81">
        <w:t>.</w:t>
      </w:r>
      <w:r w:rsidRPr="00973AA6">
        <w:t xml:space="preserve">In our series, the average score at 6 months or more postoperatively was 69.6, with a standard deviation of 18.6. </w:t>
      </w:r>
      <w:r w:rsidR="00614D81">
        <w:t xml:space="preserve">(table </w:t>
      </w:r>
      <w:r w:rsidR="00EA25FD">
        <w:t>2</w:t>
      </w:r>
      <w:r w:rsidR="00614D81">
        <w:t>)</w:t>
      </w:r>
    </w:p>
    <w:tbl>
      <w:tblPr>
        <w:tblStyle w:val="GridTable3-Accent3"/>
        <w:tblW w:w="0" w:type="auto"/>
        <w:tblInd w:w="5" w:type="dxa"/>
        <w:tblLook w:val="04A0" w:firstRow="1" w:lastRow="0" w:firstColumn="1" w:lastColumn="0" w:noHBand="0" w:noVBand="1"/>
      </w:tblPr>
      <w:tblGrid>
        <w:gridCol w:w="2006"/>
        <w:gridCol w:w="1889"/>
        <w:gridCol w:w="1999"/>
        <w:gridCol w:w="1334"/>
        <w:gridCol w:w="1839"/>
      </w:tblGrid>
      <w:tr w:rsidR="007551E8" w14:paraId="65D8FAD2" w14:textId="77777777" w:rsidTr="007551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06" w:type="dxa"/>
          </w:tcPr>
          <w:p w14:paraId="29AF70E7" w14:textId="77777777" w:rsidR="007551E8" w:rsidRDefault="007551E8" w:rsidP="007C2D7B">
            <w:pPr>
              <w:ind w:left="0" w:firstLine="0"/>
              <w:rPr>
                <w:b w:val="0"/>
                <w:bCs w:val="0"/>
                <w:i w:val="0"/>
                <w:iCs w:val="0"/>
              </w:rPr>
            </w:pPr>
          </w:p>
          <w:p w14:paraId="568F9A03" w14:textId="5C046092" w:rsidR="007551E8" w:rsidRDefault="007551E8" w:rsidP="007C2D7B">
            <w:pPr>
              <w:ind w:left="0" w:firstLine="0"/>
              <w:rPr>
                <w:b w:val="0"/>
                <w:bCs w:val="0"/>
                <w:i w:val="0"/>
                <w:iCs w:val="0"/>
              </w:rPr>
            </w:pPr>
            <w:r>
              <w:rPr>
                <w:b w:val="0"/>
                <w:bCs w:val="0"/>
                <w:i w:val="0"/>
                <w:iCs w:val="0"/>
              </w:rPr>
              <w:t xml:space="preserve">Table </w:t>
            </w:r>
            <w:r w:rsidR="00EA25FD">
              <w:rPr>
                <w:b w:val="0"/>
                <w:bCs w:val="0"/>
                <w:i w:val="0"/>
                <w:iCs w:val="0"/>
              </w:rPr>
              <w:t>2</w:t>
            </w:r>
            <w:r>
              <w:rPr>
                <w:b w:val="0"/>
                <w:bCs w:val="0"/>
                <w:i w:val="0"/>
                <w:iCs w:val="0"/>
              </w:rPr>
              <w:t xml:space="preserve"> –</w:t>
            </w:r>
            <w:r w:rsidRPr="007551E8">
              <w:rPr>
                <w:b w:val="0"/>
              </w:rPr>
              <w:t xml:space="preserve">Details of </w:t>
            </w:r>
            <w:r w:rsidRPr="007551E8">
              <w:rPr>
                <w:b w:val="0"/>
                <w:bCs w:val="0"/>
                <w:i w:val="0"/>
                <w:iCs w:val="0"/>
              </w:rPr>
              <w:t>aesthetic surgeries</w:t>
            </w:r>
          </w:p>
          <w:p w14:paraId="1B7DF2BB" w14:textId="77777777" w:rsidR="007551E8" w:rsidRDefault="007551E8" w:rsidP="007C2D7B">
            <w:pPr>
              <w:ind w:left="0" w:firstLine="0"/>
            </w:pPr>
          </w:p>
        </w:tc>
        <w:tc>
          <w:tcPr>
            <w:tcW w:w="1890" w:type="dxa"/>
          </w:tcPr>
          <w:p w14:paraId="49D5A06A"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2000" w:type="dxa"/>
          </w:tcPr>
          <w:p w14:paraId="5991DED8"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rPr>
                <w:b w:val="0"/>
                <w:bCs w:val="0"/>
              </w:rPr>
            </w:pPr>
          </w:p>
          <w:p w14:paraId="58BEBD4D"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rPr>
                <w:b w:val="0"/>
                <w:bCs w:val="0"/>
              </w:rPr>
            </w:pPr>
          </w:p>
          <w:p w14:paraId="2377D57E"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1336" w:type="dxa"/>
          </w:tcPr>
          <w:p w14:paraId="459CEBC1"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1840" w:type="dxa"/>
          </w:tcPr>
          <w:p w14:paraId="47460FCD" w14:textId="4F99429A"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r>
      <w:tr w:rsidR="007551E8" w14:paraId="5BA0092A"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501B31D7" w14:textId="72CA8AE3" w:rsidR="007551E8" w:rsidRDefault="007551E8" w:rsidP="007C2D7B">
            <w:pPr>
              <w:ind w:left="0" w:firstLine="0"/>
            </w:pPr>
            <w:r>
              <w:t>Authors</w:t>
            </w:r>
          </w:p>
        </w:tc>
        <w:tc>
          <w:tcPr>
            <w:tcW w:w="1890" w:type="dxa"/>
          </w:tcPr>
          <w:p w14:paraId="3E53DFFE" w14:textId="1E445D0A"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Sample size</w:t>
            </w:r>
          </w:p>
        </w:tc>
        <w:tc>
          <w:tcPr>
            <w:tcW w:w="2000" w:type="dxa"/>
          </w:tcPr>
          <w:p w14:paraId="32C4F9C7" w14:textId="2BBC9D5A"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ROE mean value</w:t>
            </w:r>
          </w:p>
        </w:tc>
        <w:tc>
          <w:tcPr>
            <w:tcW w:w="1336" w:type="dxa"/>
          </w:tcPr>
          <w:p w14:paraId="05B0DAE6"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49AF0D5A" w14:textId="300D34D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Range</w:t>
            </w:r>
          </w:p>
        </w:tc>
      </w:tr>
      <w:tr w:rsidR="007551E8" w14:paraId="0A1CBBCB" w14:textId="77777777" w:rsidTr="007551E8">
        <w:tc>
          <w:tcPr>
            <w:cnfStyle w:val="001000000000" w:firstRow="0" w:lastRow="0" w:firstColumn="1" w:lastColumn="0" w:oddVBand="0" w:evenVBand="0" w:oddHBand="0" w:evenHBand="0" w:firstRowFirstColumn="0" w:firstRowLastColumn="0" w:lastRowFirstColumn="0" w:lastRowLastColumn="0"/>
            <w:tcW w:w="2006" w:type="dxa"/>
          </w:tcPr>
          <w:p w14:paraId="258C7770" w14:textId="577A873E" w:rsidR="007551E8" w:rsidRDefault="007551E8" w:rsidP="007C2D7B">
            <w:pPr>
              <w:ind w:left="0" w:firstLine="0"/>
            </w:pPr>
            <w:r>
              <w:t>Sena</w:t>
            </w:r>
            <w:r>
              <w:fldChar w:fldCharType="begin"/>
            </w:r>
            <w:r>
              <w:instrText xml:space="preserve"> ADDIN ZOTERO_ITEM CSL_CITATION {"citationID":"ypqoCxBr","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fldChar w:fldCharType="separate"/>
            </w:r>
            <w:r w:rsidRPr="001A42F2">
              <w:rPr>
                <w:rFonts w:ascii="Calibri" w:hAnsi="Calibri" w:cs="Calibri"/>
              </w:rPr>
              <w:t>(4)</w:t>
            </w:r>
            <w:r>
              <w:fldChar w:fldCharType="end"/>
            </w:r>
          </w:p>
        </w:tc>
        <w:tc>
          <w:tcPr>
            <w:tcW w:w="1890" w:type="dxa"/>
          </w:tcPr>
          <w:p w14:paraId="18CEBBBD" w14:textId="226AB36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107</w:t>
            </w:r>
          </w:p>
        </w:tc>
        <w:tc>
          <w:tcPr>
            <w:tcW w:w="2000" w:type="dxa"/>
          </w:tcPr>
          <w:p w14:paraId="4E04F00A" w14:textId="67AA8B89"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81,9</w:t>
            </w:r>
            <w:r>
              <w:rPr>
                <w:rFonts w:cstheme="minorHAnsi"/>
              </w:rPr>
              <w:t>±</w:t>
            </w:r>
            <w:r>
              <w:t>17,1</w:t>
            </w:r>
          </w:p>
        </w:tc>
        <w:tc>
          <w:tcPr>
            <w:tcW w:w="1336" w:type="dxa"/>
          </w:tcPr>
          <w:p w14:paraId="2B9BFF5B" w14:textId="7777777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c>
          <w:tcPr>
            <w:tcW w:w="1840" w:type="dxa"/>
          </w:tcPr>
          <w:p w14:paraId="2E799A2F" w14:textId="6CCA6545"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25-100%</w:t>
            </w:r>
          </w:p>
        </w:tc>
      </w:tr>
      <w:tr w:rsidR="007551E8" w14:paraId="04542783"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0B5D0F80" w14:textId="53A3FBBA" w:rsidR="007551E8" w:rsidRDefault="007551E8" w:rsidP="007C2D7B">
            <w:pPr>
              <w:ind w:left="0" w:firstLine="0"/>
            </w:pPr>
            <w:r>
              <w:t>Faidiga</w:t>
            </w:r>
            <w:r>
              <w:fldChar w:fldCharType="begin"/>
            </w:r>
            <w:r>
              <w:instrText xml:space="preserve"> ADDIN ZOTERO_ITEM CSL_CITATION {"citationID":"5qDWPjLM","properties":{"formattedCitation":"(5)","plainCitation":"(5)","noteIndex":0},"citationItems":[{"id":141,"uris":["http://zotero.org/users/local/mwOpuuT6/items/RPZ3PMD4"],"itemData":{"id":141,"type":"article-journal","container-title":"Brazilian Journal of Otorhinolaryngology","DOI":"10.1590/S1808-86942010000400006","ISSN":"1808-8686","issue":"4","journalAbbreviation":"Braz. j. otorhinolaryngol. (Impr.)","language":"en","page":"437-441","source":"DOI.org (Crossref)","title":"Avaliação tardia em rinoplastia estética em um centro acadêmico de referência","volume":"76","author":[{"family":"Faidiga","given":"Gabriel Bijos"},{"family":"Carenzi","given":"Lucas Rodrigues"},{"family":"Yassuda","given":"Camila Carrara"},{"family":"Silveira","given":"Flavia"},{"family":"Lago","given":"Tassiana Do"},{"family":"Leite","given":"Marcelo Gonçalves Junqueira"},{"family":"Anselmo-Lima","given":"Wilma Terezinha"}],"issued":{"date-parts":[["2010",8]]}}}],"schema":"https://github.com/citation-style-language/schema/raw/master/csl-citation.json"} </w:instrText>
            </w:r>
            <w:r>
              <w:fldChar w:fldCharType="separate"/>
            </w:r>
            <w:r w:rsidRPr="001A42F2">
              <w:rPr>
                <w:rFonts w:ascii="Calibri" w:hAnsi="Calibri" w:cs="Calibri"/>
              </w:rPr>
              <w:t>(5)</w:t>
            </w:r>
            <w:r>
              <w:fldChar w:fldCharType="end"/>
            </w:r>
          </w:p>
        </w:tc>
        <w:tc>
          <w:tcPr>
            <w:tcW w:w="1890" w:type="dxa"/>
          </w:tcPr>
          <w:p w14:paraId="0C28502F" w14:textId="7A7526F4"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69</w:t>
            </w:r>
          </w:p>
        </w:tc>
        <w:tc>
          <w:tcPr>
            <w:tcW w:w="2000" w:type="dxa"/>
          </w:tcPr>
          <w:p w14:paraId="0198D4C6" w14:textId="2E1383A0"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73,5</w:t>
            </w:r>
          </w:p>
        </w:tc>
        <w:tc>
          <w:tcPr>
            <w:tcW w:w="1336" w:type="dxa"/>
          </w:tcPr>
          <w:p w14:paraId="0731C311"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5F275E29" w14:textId="1AA00021"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25-100%</w:t>
            </w:r>
          </w:p>
        </w:tc>
      </w:tr>
      <w:tr w:rsidR="007551E8" w14:paraId="4AEC6A0C" w14:textId="77777777" w:rsidTr="007551E8">
        <w:tc>
          <w:tcPr>
            <w:cnfStyle w:val="001000000000" w:firstRow="0" w:lastRow="0" w:firstColumn="1" w:lastColumn="0" w:oddVBand="0" w:evenVBand="0" w:oddHBand="0" w:evenHBand="0" w:firstRowFirstColumn="0" w:firstRowLastColumn="0" w:lastRowFirstColumn="0" w:lastRowLastColumn="0"/>
            <w:tcW w:w="2006" w:type="dxa"/>
          </w:tcPr>
          <w:p w14:paraId="2B7C78A6" w14:textId="0DCF4BFA" w:rsidR="007551E8" w:rsidRDefault="007551E8" w:rsidP="007C2D7B">
            <w:pPr>
              <w:ind w:left="0" w:firstLine="0"/>
            </w:pPr>
            <w:r>
              <w:t>Abbasset et al.</w:t>
            </w:r>
            <w:r>
              <w:fldChar w:fldCharType="begin"/>
            </w:r>
            <w:r>
              <w:instrText xml:space="preserve"> ADDIN ZOTERO_ITEM CSL_CITATION {"citationID":"NpAMqLU8","properties":{"formattedCitation":"(6)","plainCitation":"(6)","noteIndex":0},"citationItems":[{"id":45,"uris":["http://zotero.org/users/local/mwOpuuT6/items/MZEVNZBB"],"itemData":{"id":45,"type":"article-journal","abstract":"Visual perception of symmetry is a major determinant of satisfaction after aesthetic rhinoplasty. In this study, we sought to investigate the existence of any relationship between anthropometric characteristics of the face and visual perceptions of asymmetry among rhinoplasty patients and to evaluate tools that can shed light on patients who appear at high risk for exaggerating potential asymmetries. In the first part, 168 rhinoplasty patients were asked to fill out the demographic questionnaire, nasal shape evaluation scale, and the somatosensory amplification scale. In the second part, we examined the relationship between anthropometric characteristics of the face and visual perceptions of asymmetry using standardized photographs of 100 medical students. In the third part, patients answered the rhinoplasty outcome evaluation questionnaire 6 months after the surgery. Objectively, no symmetrical face was observed in the anthropometric evaluation. Subjectively, only 73% and 54% of the faces were considered asymmetrical by the rhinoplasty and the control groups, respectively. The rate of asymmetry perception was significantly greater in revision patients when compared with primary rhinoplasty patients. The relationship between the rate of subjective perception of asymmetry and the somatosensory amplification scale scores was statistically significant. We found a significant inverse relationship between the rate of asymmetry perception and the rhinoplasty outcome evaluation scores. Plastic surgeons should be aware of this high selectivity in asymmetry perception, which is associated with poor postoperative satisfaction. Somatosensory amplification scale may help identify rhinoplasty patients at a high risk for exaggerating potential asymmetries.\n            Level of Evidence: III.","container-title":"Perception","DOI":"10.1177/0301006617714214","ISSN":"0301-0066, 1468-4233","issue":"10","journalAbbreviation":"Perception","language":"en","page":"1151-1170","source":"DOI.org (Crossref)","title":"Perception of Symmetry in Aesthetic Rhinoplasty Patients: Anthropometric, Demographic, and Psychological Analysis","title-short":"Perception of Symmetry in Aesthetic Rhinoplasty Patients","volume":"46","author":[{"family":"Abbas","given":"Ozan Luay"},{"family":"Kurkcuoglu","given":"Ayla"},{"family":"Aytop","given":"Cigdem Derya"},{"family":"Uysal","given":"Cengiz"},{"family":"Pelin","given":"Can"}],"issued":{"date-parts":[["2017",10]]}}}],"schema":"https://github.com/citation-style-language/schema/raw/master/csl-citation.json"} </w:instrText>
            </w:r>
            <w:r>
              <w:fldChar w:fldCharType="separate"/>
            </w:r>
            <w:r w:rsidRPr="001A42F2">
              <w:rPr>
                <w:rFonts w:ascii="Calibri" w:hAnsi="Calibri" w:cs="Calibri"/>
              </w:rPr>
              <w:t>(6)</w:t>
            </w:r>
            <w:r>
              <w:fldChar w:fldCharType="end"/>
            </w:r>
          </w:p>
        </w:tc>
        <w:tc>
          <w:tcPr>
            <w:tcW w:w="1890" w:type="dxa"/>
          </w:tcPr>
          <w:p w14:paraId="612D4AA6" w14:textId="5A61D313"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168</w:t>
            </w:r>
          </w:p>
        </w:tc>
        <w:tc>
          <w:tcPr>
            <w:tcW w:w="2000" w:type="dxa"/>
          </w:tcPr>
          <w:p w14:paraId="2195B40C" w14:textId="65C87120"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76,7</w:t>
            </w:r>
            <w:r>
              <w:rPr>
                <w:rFonts w:cstheme="minorHAnsi"/>
              </w:rPr>
              <w:t>±</w:t>
            </w:r>
            <w:r>
              <w:t>11,5</w:t>
            </w:r>
          </w:p>
        </w:tc>
        <w:tc>
          <w:tcPr>
            <w:tcW w:w="1336" w:type="dxa"/>
          </w:tcPr>
          <w:p w14:paraId="1066B51F" w14:textId="7777777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c>
          <w:tcPr>
            <w:tcW w:w="1840" w:type="dxa"/>
          </w:tcPr>
          <w:p w14:paraId="0728FFDD" w14:textId="1B1504D2"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r>
      <w:tr w:rsidR="007551E8" w14:paraId="214159FE"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19350280" w14:textId="180FB114" w:rsidR="007551E8" w:rsidRDefault="007551E8" w:rsidP="007C2D7B">
            <w:pPr>
              <w:ind w:left="0" w:firstLine="0"/>
            </w:pPr>
            <w:r>
              <w:t>Our case series</w:t>
            </w:r>
          </w:p>
        </w:tc>
        <w:tc>
          <w:tcPr>
            <w:tcW w:w="1890" w:type="dxa"/>
          </w:tcPr>
          <w:p w14:paraId="21ADB48E" w14:textId="60A8022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46</w:t>
            </w:r>
          </w:p>
        </w:tc>
        <w:tc>
          <w:tcPr>
            <w:tcW w:w="2000" w:type="dxa"/>
          </w:tcPr>
          <w:p w14:paraId="1FF46D13" w14:textId="301228D1"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69,6</w:t>
            </w:r>
            <w:r>
              <w:rPr>
                <w:rFonts w:cstheme="minorHAnsi"/>
              </w:rPr>
              <w:t>±</w:t>
            </w:r>
            <w:r>
              <w:t>18,6</w:t>
            </w:r>
          </w:p>
        </w:tc>
        <w:tc>
          <w:tcPr>
            <w:tcW w:w="1336" w:type="dxa"/>
          </w:tcPr>
          <w:p w14:paraId="45FB949A"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7F09424C" w14:textId="4F3F2F04"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20,8-91,7%</w:t>
            </w:r>
          </w:p>
        </w:tc>
      </w:tr>
    </w:tbl>
    <w:p w14:paraId="48E39BD8" w14:textId="77777777" w:rsidR="00614D81" w:rsidRDefault="00614D81" w:rsidP="007C2D7B">
      <w:pPr>
        <w:ind w:left="363" w:firstLine="0"/>
      </w:pPr>
    </w:p>
    <w:p w14:paraId="5A0ED175" w14:textId="77777777" w:rsidR="00002AC2" w:rsidRDefault="00002AC2" w:rsidP="007C2D7B">
      <w:pPr>
        <w:ind w:left="363" w:firstLine="0"/>
      </w:pPr>
    </w:p>
    <w:p w14:paraId="323D2E02" w14:textId="77777777" w:rsidR="00614D81" w:rsidRDefault="00614D81" w:rsidP="007C2D7B">
      <w:pPr>
        <w:ind w:left="363" w:firstLine="0"/>
        <w:rPr>
          <w:u w:val="single"/>
        </w:rPr>
      </w:pPr>
    </w:p>
    <w:p w14:paraId="56FD7212" w14:textId="19DC4484" w:rsidR="00016C4C" w:rsidRDefault="00973AA6" w:rsidP="007C2D7B">
      <w:pPr>
        <w:ind w:left="363" w:firstLine="0"/>
      </w:pPr>
      <w:r w:rsidRPr="00016C4C">
        <w:rPr>
          <w:u w:val="single"/>
        </w:rPr>
        <w:t>Satisfaction Based on Patient-Related Criteria</w:t>
      </w:r>
      <w:r w:rsidRPr="00973AA6">
        <w:t xml:space="preserve"> </w:t>
      </w:r>
    </w:p>
    <w:p w14:paraId="384CC66B" w14:textId="022586EB" w:rsidR="00016C4C" w:rsidRDefault="00973AA6" w:rsidP="007C2D7B">
      <w:pPr>
        <w:ind w:left="363" w:firstLine="0"/>
      </w:pPr>
      <w:r w:rsidRPr="00016C4C">
        <w:rPr>
          <w:i/>
          <w:iCs/>
        </w:rPr>
        <w:t xml:space="preserve">Gender </w:t>
      </w:r>
      <w:r w:rsidRPr="00973AA6">
        <w:t xml:space="preserve">In our series, women were twice as satisfied as men. The study by Khansa showed a significantly higher satisfaction rate in women compared to men (87.6% vs. 56.1%, p &lt; 0.001) </w:t>
      </w:r>
      <w:r w:rsidR="00FA605E">
        <w:fldChar w:fldCharType="begin"/>
      </w:r>
      <w:r w:rsidR="001A42F2">
        <w:instrText xml:space="preserve"> ADDIN ZOTERO_ITEM CSL_CITATION {"citationID":"OfRILzvV","properties":{"formattedCitation":"(7)","plainCitation":"(7)","noteIndex":0},"citationItems":[{"id":11,"uris":["http://zotero.org/users/local/mwOpuuT6/items/GI8AIWF2"],"itemData":{"id":11,"type":"article-journal","abstract":"Introduction, Rhinoplasty is a challenging procedure. The goal of the surgery is not only to restore the function and youthful appearance of the nose but also to improve quality of life. With the passage of time, the trend has been changing rapidly from more invasive to less invasive procedures. Although the technical aspects of rhinoplasty are important, patient satisfaction is the factor that dictates the success of the procedure., Materials and methods, A total of 118 rhinoplasties were performed in our department between 2016 and 2018. The Rhinoplasty Outcome Evaluation (ROE) questionnaire was used to study the patients' satisfaction level. Ninety out of 118 patients took part in this study. Rhinoplasty was done using an open technique in all cases. The ROE questionnaire was filled preoperation and six months postoperation. Data analysis was done using SSPS statistic version 20 (IBM Corp., Armonk, NY, US)., Results, The main reasons for rhinoplasty in our patients were: aesthetic 23.3% (n=21), functional 25.5% (n=23), and a combination of both in 51% (n=46) patients. The mean ROE score of all patients preoperation was 30.5 (males: 31.3, females 29.8) and the mean score postoperation was 79.5 (males 78.2, females 80.9) at six months with no statistical differences (CI 17.11 - 12.59, P=0.762). However, both genders showed a statistically significant improvement between the preoperative and postoperative scores (mean difference = 49.3, CI 63.25 - 35.34, P&lt;0.01), indicating an overall good satisfaction level after surgery. The satisfaction level of patients was inversely proportional to their level of understanding and knowledge of the surgical procedure. This difference was statistically significant ( CI 7.36-10.42, P&lt;0.01). Minor corrections or modifications were done in eight patients under local anesthesia, with no significant difference in ROE scores as compared to those who had single surgery (CI 0.7 - 1.6, P=0.92). There was no statistically significant difference in the before and after surgery ROE scores among patients operated by different surgeons as well (P=0.82)., Conclusion, Our study shows that rhinoplasty, despite being a complex procedure, has proven benefits in terms of functional as well as aesthetic outcomes. The ROE questionnaire proves to be a valid tool for estimating patient satisfaction in our population. There is a need for further training and education of surgeons in Pakistan to improve the functional and aesthetic disabilities of nasal deformities.","container-title":"Cureus","DOI":"10.7759/cureus.5283","ISSN":"2168-8184","issue":"7","journalAbbreviation":"Cureus","note":"PMID: 31576273\nPMCID: PMC6764642","page":"e5283","source":"PubMed Central","title":"Satisfaction in Patients After Rhinoplasty Using the Rhinoplasty Outcome Evaluation Questionnaire","volume":"11","author":[{"family":"Khan","given":"Nasir"},{"family":"Rashid","given":"Mamoon"},{"family":"Khan","given":"Ibrahim"},{"family":"Ur Rehman Sarwar","given":"Saad"},{"family":"Ur Rashid","given":"Haroon"},{"family":"Khurshid","given":"Mariam"},{"family":"Khalid Choudry","given":"Usama"},{"family":"Fatima","given":"Noor"}]}}],"schema":"https://github.com/citation-style-language/schema/raw/master/csl-citation.json"} </w:instrText>
      </w:r>
      <w:r w:rsidR="00FA605E">
        <w:fldChar w:fldCharType="separate"/>
      </w:r>
      <w:r w:rsidR="001A42F2" w:rsidRPr="001A42F2">
        <w:rPr>
          <w:rFonts w:ascii="Calibri" w:hAnsi="Calibri" w:cs="Calibri"/>
        </w:rPr>
        <w:t>(7)</w:t>
      </w:r>
      <w:r w:rsidR="00FA605E">
        <w:fldChar w:fldCharType="end"/>
      </w:r>
      <w:r w:rsidRPr="00973AA6">
        <w:t>. Similarly, Schwitzer et al. found statistically significant improvements in social confidence and psychological well-being in women, showing better quality of life after the surgery</w:t>
      </w:r>
      <w:r w:rsidR="00FA605E">
        <w:fldChar w:fldCharType="begin"/>
      </w:r>
      <w:r w:rsidR="001A42F2">
        <w:instrText xml:space="preserve"> ADDIN ZOTERO_ITEM CSL_CITATION {"citationID":"8uMhpDct","properties":{"formattedCitation":"(8)","plainCitation":"(8)","noteIndex":0},"citationItems":[{"id":164,"uris":["http://zotero.org/users/local/mwOpuuT6/items/DBN9C5DL"],"itemData":{"id":164,"type":"article-journal","container-title":"Aesthetic Surgery Journal","DOI":"10.1093/asj/sjv066","ISSN":"1090-820X, 1527-330X","issue":"7","journalAbbreviation":"Aesthet Surg J","language":"en","page":"784-793","source":"DOI.org (Crossref)","title":"Assessing Demographic Differences in Patient-Perceived Improvement in Facial Appearance and Quality of Life Following Rhinoplasty","volume":"35","author":[{"family":"Schwitzer","given":"Jonathan A."},{"family":"Albino","given":"Frank P."},{"family":"Mathis","given":"Ryan K."},{"family":"Scott","given":"Amie M."},{"family":"Gamble","given":"Laurie"},{"family":"Baker","given":"Stephen B."}],"issued":{"date-parts":[["2015",9]]}}}],"schema":"https://github.com/citation-style-language/schema/raw/master/csl-citation.json"} </w:instrText>
      </w:r>
      <w:r w:rsidR="00FA605E">
        <w:fldChar w:fldCharType="separate"/>
      </w:r>
      <w:r w:rsidR="001A42F2" w:rsidRPr="001A42F2">
        <w:rPr>
          <w:rFonts w:ascii="Calibri" w:hAnsi="Calibri" w:cs="Calibri"/>
        </w:rPr>
        <w:t>(8)</w:t>
      </w:r>
      <w:r w:rsidR="00FA605E">
        <w:fldChar w:fldCharType="end"/>
      </w:r>
      <w:r w:rsidRPr="00973AA6">
        <w:t xml:space="preserve">. In contrast, the Sena series </w:t>
      </w:r>
      <w:r w:rsidR="00FA605E">
        <w:fldChar w:fldCharType="begin"/>
      </w:r>
      <w:r w:rsidR="001A42F2">
        <w:instrText xml:space="preserve"> ADDIN ZOTERO_ITEM CSL_CITATION {"citationID":"bqYobuK0","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rsidR="00FA605E">
        <w:fldChar w:fldCharType="separate"/>
      </w:r>
      <w:r w:rsidR="001A42F2" w:rsidRPr="001A42F2">
        <w:rPr>
          <w:rFonts w:ascii="Calibri" w:hAnsi="Calibri" w:cs="Calibri"/>
        </w:rPr>
        <w:t>(4)</w:t>
      </w:r>
      <w:r w:rsidR="00FA605E">
        <w:fldChar w:fldCharType="end"/>
      </w:r>
      <w:r w:rsidRPr="00973AA6">
        <w:t xml:space="preserve"> did not find a significant difference. Although the results of our study align with those of other published studies, the issue of gender in </w:t>
      </w:r>
      <w:r w:rsidRPr="00973AA6">
        <w:lastRenderedPageBreak/>
        <w:t>aesthetic surgery needs further investigation to provide a clearer explanation of the differences observed between men and women.</w:t>
      </w:r>
    </w:p>
    <w:p w14:paraId="5882A07D" w14:textId="5C5A14BC" w:rsidR="00016C4C" w:rsidRDefault="00973AA6" w:rsidP="007C2D7B">
      <w:pPr>
        <w:ind w:left="363" w:firstLine="0"/>
      </w:pPr>
      <w:r w:rsidRPr="00016C4C">
        <w:rPr>
          <w:i/>
          <w:iCs/>
        </w:rPr>
        <w:t xml:space="preserve"> Age</w:t>
      </w:r>
      <w:r w:rsidRPr="00973AA6">
        <w:t xml:space="preserve"> According to Schwitzer et al., patients over 35 years old were significantly less satisfied than those under 35 years old </w:t>
      </w:r>
      <w:r w:rsidR="00FA605E">
        <w:fldChar w:fldCharType="begin"/>
      </w:r>
      <w:r w:rsidR="001A42F2">
        <w:instrText xml:space="preserve"> ADDIN ZOTERO_ITEM CSL_CITATION {"citationID":"WaqhThSr","properties":{"formattedCitation":"(8)","plainCitation":"(8)","noteIndex":0},"citationItems":[{"id":164,"uris":["http://zotero.org/users/local/mwOpuuT6/items/DBN9C5DL"],"itemData":{"id":164,"type":"article-journal","container-title":"Aesthetic Surgery Journal","DOI":"10.1093/asj/sjv066","ISSN":"1090-820X, 1527-330X","issue":"7","journalAbbreviation":"Aesthet Surg J","language":"en","page":"784-793","source":"DOI.org (Crossref)","title":"Assessing Demographic Differences in Patient-Perceived Improvement in Facial Appearance and Quality of Life Following Rhinoplasty","volume":"35","author":[{"family":"Schwitzer","given":"Jonathan A."},{"family":"Albino","given":"Frank P."},{"family":"Mathis","given":"Ryan K."},{"family":"Scott","given":"Amie M."},{"family":"Gamble","given":"Laurie"},{"family":"Baker","given":"Stephen B."}],"issued":{"date-parts":[["2015",9]]}}}],"schema":"https://github.com/citation-style-language/schema/raw/master/csl-citation.json"} </w:instrText>
      </w:r>
      <w:r w:rsidR="00FA605E">
        <w:fldChar w:fldCharType="separate"/>
      </w:r>
      <w:r w:rsidR="001A42F2" w:rsidRPr="001A42F2">
        <w:rPr>
          <w:rFonts w:ascii="Calibri" w:hAnsi="Calibri" w:cs="Calibri"/>
        </w:rPr>
        <w:t>(8)</w:t>
      </w:r>
      <w:r w:rsidR="00FA605E">
        <w:fldChar w:fldCharType="end"/>
      </w:r>
      <w:r w:rsidRPr="00973AA6">
        <w:t>. This age difference aligns with the results of our study.</w:t>
      </w:r>
    </w:p>
    <w:p w14:paraId="7748884B" w14:textId="08A6E56D" w:rsidR="00016C4C" w:rsidRDefault="00973AA6" w:rsidP="007C2D7B">
      <w:pPr>
        <w:ind w:left="363" w:firstLine="0"/>
      </w:pPr>
      <w:r w:rsidRPr="00973AA6">
        <w:t xml:space="preserve"> </w:t>
      </w:r>
      <w:r w:rsidRPr="00016C4C">
        <w:rPr>
          <w:i/>
          <w:iCs/>
        </w:rPr>
        <w:t>Education Level</w:t>
      </w:r>
      <w:r w:rsidRPr="00973AA6">
        <w:t xml:space="preserve"> In Khan et al.'s study, the level of satisfaction was inversely proportional to the patients' understanding and knowledge of the surgical procedure. In their series, about 28 patients had a low literacy level (ninth grade and below), while 52 had a higher literacy level (postgraduate and above). The average postoperative score for patients with low literacy was 81.4 ± 4.6, compared to 72.5 ± 2.7 for those with a higher literacy level</w:t>
      </w:r>
      <w:r w:rsidR="00FA605E">
        <w:fldChar w:fldCharType="begin"/>
      </w:r>
      <w:r w:rsidR="001A42F2">
        <w:instrText xml:space="preserve"> ADDIN ZOTERO_ITEM CSL_CITATION {"citationID":"HcK0V4Kz","properties":{"formattedCitation":"(7)","plainCitation":"(7)","noteIndex":0},"citationItems":[{"id":11,"uris":["http://zotero.org/users/local/mwOpuuT6/items/GI8AIWF2"],"itemData":{"id":11,"type":"article-journal","abstract":"Introduction, Rhinoplasty is a challenging procedure. The goal of the surgery is not only to restore the function and youthful appearance of the nose but also to improve quality of life. With the passage of time, the trend has been changing rapidly from more invasive to less invasive procedures. Although the technical aspects of rhinoplasty are important, patient satisfaction is the factor that dictates the success of the procedure., Materials and methods, A total of 118 rhinoplasties were performed in our department between 2016 and 2018. The Rhinoplasty Outcome Evaluation (ROE) questionnaire was used to study the patients' satisfaction level. Ninety out of 118 patients took part in this study. Rhinoplasty was done using an open technique in all cases. The ROE questionnaire was filled preoperation and six months postoperation. Data analysis was done using SSPS statistic version 20 (IBM Corp., Armonk, NY, US)., Results, The main reasons for rhinoplasty in our patients were: aesthetic 23.3% (n=21), functional 25.5% (n=23), and a combination of both in 51% (n=46) patients. The mean ROE score of all patients preoperation was 30.5 (males: 31.3, females 29.8) and the mean score postoperation was 79.5 (males 78.2, females 80.9) at six months with no statistical differences (CI 17.11 - 12.59, P=0.762). However, both genders showed a statistically significant improvement between the preoperative and postoperative scores (mean difference = 49.3, CI 63.25 - 35.34, P&lt;0.01), indicating an overall good satisfaction level after surgery. The satisfaction level of patients was inversely proportional to their level of understanding and knowledge of the surgical procedure. This difference was statistically significant ( CI 7.36-10.42, P&lt;0.01). Minor corrections or modifications were done in eight patients under local anesthesia, with no significant difference in ROE scores as compared to those who had single surgery (CI 0.7 - 1.6, P=0.92). There was no statistically significant difference in the before and after surgery ROE scores among patients operated by different surgeons as well (P=0.82)., Conclusion, Our study shows that rhinoplasty, despite being a complex procedure, has proven benefits in terms of functional as well as aesthetic outcomes. The ROE questionnaire proves to be a valid tool for estimating patient satisfaction in our population. There is a need for further training and education of surgeons in Pakistan to improve the functional and aesthetic disabilities of nasal deformities.","container-title":"Cureus","DOI":"10.7759/cureus.5283","ISSN":"2168-8184","issue":"7","journalAbbreviation":"Cureus","note":"PMID: 31576273\nPMCID: PMC6764642","page":"e5283","source":"PubMed Central","title":"Satisfaction in Patients After Rhinoplasty Using the Rhinoplasty Outcome Evaluation Questionnaire","volume":"11","author":[{"family":"Khan","given":"Nasir"},{"family":"Rashid","given":"Mamoon"},{"family":"Khan","given":"Ibrahim"},{"family":"Ur Rehman Sarwar","given":"Saad"},{"family":"Ur Rashid","given":"Haroon"},{"family":"Khurshid","given":"Mariam"},{"family":"Khalid Choudry","given":"Usama"},{"family":"Fatima","given":"Noor"}]}}],"schema":"https://github.com/citation-style-language/schema/raw/master/csl-citation.json"} </w:instrText>
      </w:r>
      <w:r w:rsidR="00FA605E">
        <w:fldChar w:fldCharType="separate"/>
      </w:r>
      <w:r w:rsidR="001A42F2" w:rsidRPr="001A42F2">
        <w:rPr>
          <w:rFonts w:ascii="Calibri" w:hAnsi="Calibri" w:cs="Calibri"/>
        </w:rPr>
        <w:t>(7)</w:t>
      </w:r>
      <w:r w:rsidR="00FA605E">
        <w:fldChar w:fldCharType="end"/>
      </w:r>
      <w:r w:rsidRPr="00973AA6">
        <w:t>. However, our findings do not align with this study, as we observed lower satisfaction in patients with a lower education level.</w:t>
      </w:r>
    </w:p>
    <w:p w14:paraId="38AB3AA5" w14:textId="2B07C36C" w:rsidR="00016C4C" w:rsidRDefault="00973AA6" w:rsidP="007C2D7B">
      <w:pPr>
        <w:ind w:left="363" w:firstLine="0"/>
      </w:pPr>
      <w:r w:rsidRPr="00973AA6">
        <w:t xml:space="preserve"> </w:t>
      </w:r>
      <w:r w:rsidRPr="00016C4C">
        <w:rPr>
          <w:i/>
          <w:iCs/>
        </w:rPr>
        <w:t>Previous Rhinoplasty</w:t>
      </w:r>
      <w:r w:rsidRPr="00973AA6">
        <w:t xml:space="preserve"> In our series, patients who underwent primary rhinoplasty were more satisfied than those who had secondary rhinoplasty, although this difference was not significant. Sena's series also did not find a significant difference </w:t>
      </w:r>
      <w:r w:rsidR="00FA605E">
        <w:fldChar w:fldCharType="begin"/>
      </w:r>
      <w:r w:rsidR="001A42F2">
        <w:instrText xml:space="preserve"> ADDIN ZOTERO_ITEM CSL_CITATION {"citationID":"ANOiJvhR","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rsidR="00FA605E">
        <w:fldChar w:fldCharType="separate"/>
      </w:r>
      <w:r w:rsidR="001A42F2" w:rsidRPr="001A42F2">
        <w:rPr>
          <w:rFonts w:ascii="Calibri" w:hAnsi="Calibri" w:cs="Calibri"/>
        </w:rPr>
        <w:t>(4)</w:t>
      </w:r>
      <w:r w:rsidR="00FA605E">
        <w:fldChar w:fldCharType="end"/>
      </w:r>
      <w:r w:rsidRPr="00973AA6">
        <w:t xml:space="preserve">. Dziewulski et al.'s study reported a lower revision rate after primary rhinoplasty </w:t>
      </w:r>
      <w:r w:rsidR="00FA605E">
        <w:fldChar w:fldCharType="begin"/>
      </w:r>
      <w:r w:rsidR="001A42F2">
        <w:instrText xml:space="preserve"> ADDIN ZOTERO_ITEM CSL_CITATION {"citationID":"7hkgDY84","properties":{"formattedCitation":"(9)","plainCitation":"(9)","noteIndex":0},"citationItems":[{"id":249,"uris":["http://zotero.org/users/local/mwOpuuT6/items/3E42Z7VI"],"itemData":{"id":249,"type":"article-journal","container-title":"British Journal of Plastic Surgery","DOI":"10.1016/0007-1226(95)90119-1","ISSN":"00071226","issue":"7","journalAbbreviation":"British Journal of Plastic Surgery","language":"en","license":"https://www.elsevier.com/tdm/userlicense/1.0/","page":"451-454","source":"DOI.org (Crossref)","title":"A retrospective analysis of the results of 218 consecutive rhinoplasties","volume":"48","author":[{"family":"Dziewulski","given":"P."},{"family":"Dujon","given":"D."},{"family":"Spyriounis","given":"P."},{"family":"Griffiths","given":"R.W."},{"family":"Shaw","given":"J.D."}],"issued":{"date-parts":[["1995"]]}}}],"schema":"https://github.com/citation-style-language/schema/raw/master/csl-citation.json"} </w:instrText>
      </w:r>
      <w:r w:rsidR="00FA605E">
        <w:fldChar w:fldCharType="separate"/>
      </w:r>
      <w:r w:rsidR="001A42F2" w:rsidRPr="001A42F2">
        <w:rPr>
          <w:rFonts w:ascii="Calibri" w:hAnsi="Calibri" w:cs="Calibri"/>
        </w:rPr>
        <w:t>(9)</w:t>
      </w:r>
      <w:r w:rsidR="00FA605E">
        <w:fldChar w:fldCharType="end"/>
      </w:r>
      <w:r w:rsidRPr="00973AA6">
        <w:t xml:space="preserve">. These results can be explained by several factors: technical difficulty due to potential lack of native tissue, changes in anatomical landmarks, fibrous remodelling of previously operated tissues, and the loss of skin elasticity due to repeated trauma. Additionally, the demands of patients requesting a correction of the final result may be higher than those of patients undergoing a first surgery. </w:t>
      </w:r>
    </w:p>
    <w:p w14:paraId="39981ED2" w14:textId="6DD4447E" w:rsidR="00016C4C" w:rsidRDefault="00973AA6" w:rsidP="007C2D7B">
      <w:pPr>
        <w:ind w:left="363" w:firstLine="0"/>
      </w:pPr>
      <w:r w:rsidRPr="00016C4C">
        <w:rPr>
          <w:i/>
          <w:iCs/>
        </w:rPr>
        <w:t>Etiology of Nasal Deformity</w:t>
      </w:r>
      <w:r w:rsidRPr="00973AA6">
        <w:t xml:space="preserve"> The study by Khansa et al. showed a higher satisfaction rate in patients who underwent post-traumatic rhinoplasty</w:t>
      </w:r>
      <w:r w:rsidR="00FA605E">
        <w:fldChar w:fldCharType="begin"/>
      </w:r>
      <w:r w:rsidR="001A42F2">
        <w:instrText xml:space="preserve"> ADDIN ZOTERO_ITEM CSL_CITATION {"citationID":"21eNNBIz","properties":{"formattedCitation":"(10)","plainCitation":"(10)","noteIndex":0},"citationItems":[{"id":161,"uris":["http://zotero.org/users/local/mwOpuuT6/items/B5WH5UJ3"],"itemData":{"id":161,"type":"article-journal","container-title":"Aesthetic Surgery Journal","DOI":"10.1093/asj/sjv095","ISSN":"1090-820X, 1527-330X","issue":"1","journalAbbreviation":"Aesthet Surg J","language":"en","page":"NP1-NP5","source":"DOI.org (Crossref)","title":"Patient Satisfaction After Rhinoplasty: A Social Media Analysis","title-short":"Patient Satisfaction After Rhinoplasty","volume":"36","author":[{"family":"Khansa","given":"Ibrahim"},{"family":"Khansa","given":"Lara"},{"family":"Pearson","given":"Gregory D."}],"issued":{"date-parts":[["2016",1]]}}}],"schema":"https://github.com/citation-style-language/schema/raw/master/csl-citation.json"} </w:instrText>
      </w:r>
      <w:r w:rsidR="00FA605E">
        <w:fldChar w:fldCharType="separate"/>
      </w:r>
      <w:r w:rsidR="001A42F2" w:rsidRPr="001A42F2">
        <w:rPr>
          <w:rFonts w:ascii="Calibri" w:hAnsi="Calibri" w:cs="Calibri"/>
        </w:rPr>
        <w:t>(10)</w:t>
      </w:r>
      <w:r w:rsidR="00FA605E">
        <w:fldChar w:fldCharType="end"/>
      </w:r>
      <w:r w:rsidRPr="00973AA6">
        <w:t>. Similarly, Dziewulski et al. reported a lower revision rate for post-traumatic noses</w:t>
      </w:r>
      <w:r w:rsidR="00FA605E">
        <w:fldChar w:fldCharType="begin"/>
      </w:r>
      <w:r w:rsidR="001A42F2">
        <w:instrText xml:space="preserve"> ADDIN ZOTERO_ITEM CSL_CITATION {"citationID":"KfizbFfP","properties":{"formattedCitation":"(9)","plainCitation":"(9)","noteIndex":0},"citationItems":[{"id":249,"uris":["http://zotero.org/users/local/mwOpuuT6/items/3E42Z7VI"],"itemData":{"id":249,"type":"article-journal","container-title":"British Journal of Plastic Surgery","DOI":"10.1016/0007-1226(95)90119-1","ISSN":"00071226","issue":"7","journalAbbreviation":"British Journal of Plastic Surgery","language":"en","license":"https://www.elsevier.com/tdm/userlicense/1.0/","page":"451-454","source":"DOI.org (Crossref)","title":"A retrospective analysis of the results of 218 consecutive rhinoplasties","volume":"48","author":[{"family":"Dziewulski","given":"P."},{"family":"Dujon","given":"D."},{"family":"Spyriounis","given":"P."},{"family":"Griffiths","given":"R.W."},{"family":"Shaw","given":"J.D."}],"issued":{"date-parts":[["1995"]]}}}],"schema":"https://github.com/citation-style-language/schema/raw/master/csl-citation.json"} </w:instrText>
      </w:r>
      <w:r w:rsidR="00FA605E">
        <w:fldChar w:fldCharType="separate"/>
      </w:r>
      <w:r w:rsidR="001A42F2" w:rsidRPr="001A42F2">
        <w:rPr>
          <w:rFonts w:ascii="Calibri" w:hAnsi="Calibri" w:cs="Calibri"/>
        </w:rPr>
        <w:t>(9)</w:t>
      </w:r>
      <w:r w:rsidR="00FA605E">
        <w:fldChar w:fldCharType="end"/>
      </w:r>
      <w:r w:rsidRPr="00973AA6">
        <w:t xml:space="preserve">. Our results align with these findings, as patients undergoing post-traumatic rhinoplasty were more satisfied than those with constitutional anomalies (53% vs. 11%, p = 0.379). </w:t>
      </w:r>
    </w:p>
    <w:p w14:paraId="76494307" w14:textId="225DC98B" w:rsidR="00016C4C" w:rsidRDefault="00973AA6" w:rsidP="007C2D7B">
      <w:pPr>
        <w:ind w:left="363" w:firstLine="0"/>
      </w:pPr>
      <w:r w:rsidRPr="00016C4C">
        <w:rPr>
          <w:i/>
          <w:iCs/>
        </w:rPr>
        <w:t>Healing Factors</w:t>
      </w:r>
      <w:r w:rsidRPr="00973AA6">
        <w:t xml:space="preserve"> Despite the detrimental effects of smoking on skin texture and nasal breathing, Kotzampakis et al.'s study </w:t>
      </w:r>
      <w:r w:rsidR="00FA605E">
        <w:fldChar w:fldCharType="begin"/>
      </w:r>
      <w:r w:rsidR="001A42F2">
        <w:instrText xml:space="preserve"> ADDIN ZOTERO_ITEM CSL_CITATION {"citationID":"jzhNumbW","properties":{"formattedCitation":"(11)","plainCitation":"(11)","noteIndex":0},"citationItems":[{"id":262,"uris":["http://zotero.org/users/local/mwOpuuT6/items/WFR5D2EJ"],"itemData":{"id":262,"type":"article-journal","abstract":"Background:\n              To assess the long-term aesthetic results of rhinoplasty and predict the final outcome.\n            \n            \n              Methods:\n              The sample was composed of 100 patients (34 men and 66 women) between 23 and 57 years old (mean, 34.8) operated on exclusively for aesthetic reasons. The time elapsed from the operation ranged from 3 to 13 years with a mean of 6.8 years. The study used Rhinoplasty Outcome Evaluation questionnaire, a simple, reliable, validated, and widely used inventory.\n            \n            \n              Results:\n              \n                The vast majority of patients (93%) were satisfied postoperatively with scores &gt; 50% (67 patients had scores &gt; 80%). Only 7 patients had scores less than 50%. The mean score was 82.4 ± 1.7% with a median of 87%. In addition, it seems that the results of the operation remain high through time with a small decline along age groups and years elapsed. Women were found more satisfied than men (\n                P\n                = 0.03).\n              \n            \n            \n              Conclusions:\n              The study concludes that the results of aesthetic rhinoplasty, if performed by skilled and experienced surgeons, are very satisfying and stable throughout time.","container-title":"Plastic and Reconstructive Surgery - Global Open","DOI":"10.1097/GOX.0000000000001404","ISSN":"2169-7574","issue":"9","language":"en","license":"http://creativecommons.org/licenses/by-nc-nd/4.0/","page":"e1404","source":"DOI.org (Crossref)","title":"Assessment of Aesthetic Results of 100 Patients Who Underwent Rhinoplasty—Rhinoplasty Outcome Evaluation","volume":"5","author":[{"family":"Kotzampasakis","given":"Dimitrios"},{"family":"Mantalos","given":"Panagiotis"},{"family":"Kotzampasakis","given":"Stylianos"},{"family":"Danias","given":"Nikolaos"},{"family":"Nikolopoulos","given":"Thomas"}],"issued":{"date-parts":[["2017",9]]}}}],"schema":"https://github.com/citation-style-language/schema/raw/master/csl-citation.json"} </w:instrText>
      </w:r>
      <w:r w:rsidR="00FA605E">
        <w:fldChar w:fldCharType="separate"/>
      </w:r>
      <w:r w:rsidR="001A42F2" w:rsidRPr="001A42F2">
        <w:rPr>
          <w:rFonts w:ascii="Calibri" w:hAnsi="Calibri" w:cs="Calibri"/>
        </w:rPr>
        <w:t>(11)</w:t>
      </w:r>
      <w:r w:rsidR="00FA605E">
        <w:fldChar w:fldCharType="end"/>
      </w:r>
      <w:r w:rsidRPr="00973AA6">
        <w:t xml:space="preserve"> found that smokers were more satisfied than non-smokers (84.5% vs. 79.5%, p = 0.26). Similarly, Andrews et al.'s study on 530 patients found no difference in complication and revision rates between smokers and non-smokers</w:t>
      </w:r>
      <w:r w:rsidR="00FA605E">
        <w:fldChar w:fldCharType="begin"/>
      </w:r>
      <w:r w:rsidR="001A42F2">
        <w:instrText xml:space="preserve"> ADDIN ZOTERO_ITEM CSL_CITATION {"citationID":"apCbbO5H","properties":{"formattedCitation":"(12)","plainCitation":"(12)","noteIndex":0},"citationItems":[{"id":273,"uris":["http://zotero.org/users/local/mwOpuuT6/items/IJV2S25K"],"itemData":{"id":273,"type":"article-journal","container-title":"Facial Plastic Surgery &amp; Aesthetic Medicine","DOI":"10.1089/fpsam.2020.0349","ISSN":"2689-3614, 2689-3622","issue":"4","journalAbbreviation":"Facial Plastic Surgery &amp; Aesthetic Medicine","language":"en","license":"https://www.liebertpub.com/nv/resources-tools/text-and-data-mining-policy/121/","page":"283-288","source":"DOI.org (Crossref)","title":"Nasoseptal Surgery Outcomes in Smokers and Nonsmokers","volume":"23","author":[{"family":"Andrews","given":"James E."},{"family":"Jones","given":"Nolan N."},{"family":"Moody","given":"Minhee P."},{"family":"Vincent","given":"Aurora G."},{"family":"Teixeira","given":"Jeffrey C."},{"family":"Thomas","given":"Roy F."},{"family":"Hohman","given":"Marc H."}],"issued":{"date-parts":[["2021",8,1]]}}}],"schema":"https://github.com/citation-style-language/schema/raw/master/csl-citation.json"} </w:instrText>
      </w:r>
      <w:r w:rsidR="00FA605E">
        <w:fldChar w:fldCharType="separate"/>
      </w:r>
      <w:r w:rsidR="001A42F2" w:rsidRPr="001A42F2">
        <w:rPr>
          <w:rFonts w:ascii="Calibri" w:hAnsi="Calibri" w:cs="Calibri"/>
        </w:rPr>
        <w:t>(12)</w:t>
      </w:r>
      <w:r w:rsidR="00FA605E">
        <w:fldChar w:fldCharType="end"/>
      </w:r>
      <w:r w:rsidRPr="00973AA6">
        <w:t xml:space="preserve">. In our series, smokers or immunocompromised patients were less satisfied than healthy non-smokers (70% vs. 30%, p = 0.082). </w:t>
      </w:r>
    </w:p>
    <w:p w14:paraId="78AC40AF" w14:textId="7F9ABEF8" w:rsidR="00016C4C" w:rsidRDefault="00973AA6" w:rsidP="007C2D7B">
      <w:pPr>
        <w:ind w:left="363" w:firstLine="0"/>
      </w:pPr>
      <w:r w:rsidRPr="00016C4C">
        <w:rPr>
          <w:i/>
          <w:iCs/>
        </w:rPr>
        <w:lastRenderedPageBreak/>
        <w:t>Respiratory Symptoms</w:t>
      </w:r>
      <w:r w:rsidRPr="00973AA6">
        <w:t xml:space="preserve"> Erdogan's study on 50 patients who underwent aesthetic and functional rhinoplasty showed significant improvement in postoperative respiratory symptoms using the NOSE (Nasal Obstruction Symptoms Evaluation) questionnaire</w:t>
      </w:r>
      <w:r w:rsidR="00FA605E">
        <w:fldChar w:fldCharType="begin"/>
      </w:r>
      <w:r w:rsidR="001A42F2">
        <w:instrText xml:space="preserve"> ADDIN ZOTERO_ITEM CSL_CITATION {"citationID":"kcKnaH1i","properties":{"formattedCitation":"(13)","plainCitation":"(13)","noteIndex":0},"citationItems":[{"id":257,"uris":["http://zotero.org/users/local/mwOpuuT6/items/IT3U8PQB"],"itemData":{"id":257,"type":"article-journal","abstract":"Assessing quality of life in septorhinoplasty patients with two different instruments. Objective: Quality of life (QOL) assessment in patients with nasal obstruction has not been well studied. The main objectives of this study were to determine the QOL of patients after septorhinoplasty, to measure the efficacy of septorhinoplasty with a validated ­quality-of-life instrument – the Nasal Obstructive Symptoms Evaluation (NOSE) scale – and with the Glasgow Benefit Inventory (GBI) QOL scores comprising patient assessments of nasal function.","language":"en","source":"Zotero","title":"Assessing quality of life in septorhinoplasty patients with two different instruments","author":[{"family":"Erdogan","given":"B A"},{"family":"Avseren","given":"E"},{"family":"Paksoy","given":"M"},{"family":"Bora","given":"F"},{"family":"Altin","given":"G"}]}}],"schema":"https://github.com/citation-style-language/schema/raw/master/csl-citation.json"} </w:instrText>
      </w:r>
      <w:r w:rsidR="00FA605E">
        <w:fldChar w:fldCharType="separate"/>
      </w:r>
      <w:r w:rsidR="001A42F2" w:rsidRPr="001A42F2">
        <w:rPr>
          <w:rFonts w:ascii="Calibri" w:hAnsi="Calibri" w:cs="Calibri"/>
        </w:rPr>
        <w:t>(13)</w:t>
      </w:r>
      <w:r w:rsidR="00FA605E">
        <w:fldChar w:fldCharType="end"/>
      </w:r>
      <w:r w:rsidRPr="00973AA6">
        <w:t xml:space="preserve">. Our results align with the literature, demonstrating a higher satisfaction rate among patients with nasal obstruction (48% vs. 16%, p = 0.720). However, the lack of a standardized questionnaire like NOSE for our patients limits the comparison of our results with those from other literature reviews. </w:t>
      </w:r>
    </w:p>
    <w:p w14:paraId="749B21D5" w14:textId="07DFBF24" w:rsidR="00016C4C" w:rsidRDefault="00973AA6" w:rsidP="007C2D7B">
      <w:pPr>
        <w:ind w:left="363" w:firstLine="0"/>
      </w:pPr>
      <w:r w:rsidRPr="00016C4C">
        <w:rPr>
          <w:i/>
          <w:iCs/>
        </w:rPr>
        <w:t>Nature of the Request</w:t>
      </w:r>
      <w:r w:rsidRPr="00973AA6">
        <w:t xml:space="preserve"> A Brazilian study including 60 patients who underwent rhinoplasty found a higher satisfaction rate in patients with purely aesthetic concerns (88.3%) compared to those with both aesthetic and functional issues (85.48%) </w:t>
      </w:r>
      <w:r w:rsidR="00FA605E">
        <w:fldChar w:fldCharType="begin"/>
      </w:r>
      <w:r w:rsidR="001A42F2">
        <w:instrText xml:space="preserve"> ADDIN ZOTERO_ITEM CSL_CITATION {"citationID":"03XldG0H","properties":{"formattedCitation":"(14)","plainCitation":"(14)","noteIndex":0},"citationItems":[{"id":146,"uris":["http://zotero.org/users/local/mwOpuuT6/items/D9HALC7Y"],"itemData":{"id":146,"type":"article-journal","container-title":"Facial Plastic Surgery","DOI":"10.1055/s-0034-1393699","ISSN":"0736-6825, 1098-8793","issue":"05","journalAbbreviation":"Facial plast Surg","language":"en","page":"593-596","source":"DOI.org (Crossref)","title":"Quality of Life in Patients Who Underwent Rhinoplasty","volume":"30","author":[{"family":"Zojaji","given":"Ramin"},{"family":"Keshavarzmanesh","given":"Mozhdeh"},{"family":"Arshadi","given":"Hamid"},{"family":"Farsi Baf","given":"Morteza"},{"family":"Esmaeilzadeh","given":"Sarvenaz"}],"issued":{"date-parts":[["2014",11,14]]}}}],"schema":"https://github.com/citation-style-language/schema/raw/master/csl-citation.json"} </w:instrText>
      </w:r>
      <w:r w:rsidR="00FA605E">
        <w:fldChar w:fldCharType="separate"/>
      </w:r>
      <w:r w:rsidR="001A42F2" w:rsidRPr="001A42F2">
        <w:rPr>
          <w:rFonts w:ascii="Calibri" w:hAnsi="Calibri" w:cs="Calibri"/>
        </w:rPr>
        <w:t>(14)</w:t>
      </w:r>
      <w:r w:rsidR="00FA605E">
        <w:fldChar w:fldCharType="end"/>
      </w:r>
      <w:r w:rsidRPr="00973AA6">
        <w:t>. Similarly, Meningaud's study reported a non-significant improvement in the ROE score (p = 0.75), but a more significant improvement in aesthetic rhinoplasty compared to aesthetic and functional rhinoplasty</w:t>
      </w:r>
      <w:r w:rsidR="00FA605E">
        <w:fldChar w:fldCharType="begin"/>
      </w:r>
      <w:r w:rsidR="001A42F2">
        <w:instrText xml:space="preserve"> ADDIN ZOTERO_ITEM CSL_CITATION {"citationID":"AM5fID6w","properties":{"formattedCitation":"(15)","plainCitation":"(15)","noteIndex":0},"citationItems":[{"id":258,"uris":["http://zotero.org/users/local/mwOpuuT6/items/MG8TXCGI"],"itemData":{"id":258,"type":"article-journal","container-title":"Plastic and Reconstructive Surgery","DOI":"10.1097/01.prs.0000293866.57517.d4","ISSN":"0032-1052","issue":"1","journalAbbreviation":"Plastic and Reconstructive Surgery","language":"en","page":"251-257","source":"DOI.org (Crossref)","title":"Rhinoplasty: An Outcome Research:","title-short":"Rhinoplasty","volume":"121","author":[{"family":"Meningaud","given":"Jean-Paul"},{"family":"Lantieri","given":"Laurent"},{"family":"Bertrand","given":"Jacques-Charles"}],"issued":{"date-parts":[["2008",1]]}}}],"schema":"https://github.com/citation-style-language/schema/raw/master/csl-citation.json"} </w:instrText>
      </w:r>
      <w:r w:rsidR="00FA605E">
        <w:fldChar w:fldCharType="separate"/>
      </w:r>
      <w:r w:rsidR="001A42F2" w:rsidRPr="001A42F2">
        <w:rPr>
          <w:rFonts w:ascii="Calibri" w:hAnsi="Calibri" w:cs="Calibri"/>
        </w:rPr>
        <w:t>(15)</w:t>
      </w:r>
      <w:r w:rsidR="00FA605E">
        <w:fldChar w:fldCharType="end"/>
      </w:r>
      <w:r w:rsidRPr="00973AA6">
        <w:t xml:space="preserve">. In our series, satisfaction was higher in patients with both aesthetic and functional requests (48% vs. 17%, p = 0.806). </w:t>
      </w:r>
    </w:p>
    <w:p w14:paraId="2F8B887C" w14:textId="77777777" w:rsidR="00394448" w:rsidRDefault="00973AA6" w:rsidP="007C2D7B">
      <w:pPr>
        <w:ind w:left="363" w:firstLine="0"/>
      </w:pPr>
      <w:r w:rsidRPr="00016C4C">
        <w:rPr>
          <w:i/>
          <w:iCs/>
        </w:rPr>
        <w:t>Skin Thickness</w:t>
      </w:r>
      <w:r w:rsidRPr="00973AA6">
        <w:t xml:space="preserve"> Skin thickness can be a major factor influencing rhinoplasty outcomes. However, few studies have addressed the impact of nasal skin thickness on aesthetic rhinoplasty results. A Korean study involving 77 patients who underwent CT scans to measure nasal skin thickness before undergoing tip rhinoplasty found that excellent results were attributed to the group with thin skin, while those with thick skin showed inadequate results</w:t>
      </w:r>
      <w:r w:rsidR="00FA605E">
        <w:fldChar w:fldCharType="begin"/>
      </w:r>
      <w:r w:rsidR="001A42F2">
        <w:instrText xml:space="preserve"> ADDIN ZOTERO_ITEM CSL_CITATION {"citationID":"ACtEzSdq","properties":{"formattedCitation":"(16)","plainCitation":"(16)","noteIndex":0},"citationItems":[{"id":251,"uris":["http://zotero.org/users/local/mwOpuuT6/items/CPPXCST5"],"itemData":{"id":251,"type":"article-journal","abstract":"Objective\n              Skin thickness can be a major factor affecting rhinoplasty outcomes. However, few studies have examined the impact of nasal skin thickness on rhinoplasty aesthetic results. The aim of this study is to determine the effect of nasal skin thickness on the tip surgery outcome objectively.\n            \n            \n              Study Design\n              Case series with chart review.\n            \n            \n              Setting\n              Academic tertiary care medical center.\n            \n            \n              Subjects and Methods\n              The study involved 77 patients who were evaluated using preoperative computed tomography scans and underwent rhinoplasty including tip surgery. Surgical outcomes were classified as excellent, good, or poor. Nasal skin thickness was measured at nasion, rhinion, nasal tip, and columella using computed tomography scans and was analyzed according to surgical outcomes.\n            \n            \n              Results\n              \n                The mean nasal skin thickness was 3.3 mm for nasion, 2.4 mm for rhinion, 2.9 mm for nasal tip, and 2.3 mm for columella. Postoperative outcomes were classified as excellent in 45, good in 17, and poor in 15 patients. The excellent outcome group had the thinnest nasal tip and columella nasal skin (2.8 mm and 2.2 mm), whereas the poor outcome group had the thickest skin in these regions (3.4 mm and 2.6 mm) (\n                P\n                &lt;. 0001 and\n                P\n                = 0.01, respectively).\n              \n            \n            \n              Conclusion\n              Nasal skin is thickest over the nasofrontal angle, thins over the rhinion, is thick again in the nasal tip, and thins out over the columella. Thick skin at the nasal tip and columella was associated with poor surgical outcomes. Regional skin thickness appears to be an important prognostic factor for tip surgery success.","container-title":"Otolaryngology–Head and Neck Surgery","DOI":"10.1177/0194599811398936","ISSN":"0194-5998, 1097-6817","issue":"4","journalAbbreviation":"Otolaryngol.--head neck surg.","language":"en","page":"522-527","source":"DOI.org (Crossref)","title":"Nasal Skin Thickness Measured Using Computed Tomography and Its Effect on Tip Surgery Outcomes","volume":"144","author":[{"family":"Cho","given":"Gye Song"},{"family":"Kim","given":"Jeoung Hyun"},{"family":"Yeo","given":"Nam‐Kyung"},{"family":"Kim","given":"Soo Hyun"},{"family":"Jang","given":"Yong Ju"}],"issued":{"date-parts":[["2011",4]]}}}],"schema":"https://github.com/citation-style-language/schema/raw/master/csl-citation.json"} </w:instrText>
      </w:r>
      <w:r w:rsidR="00FA605E">
        <w:fldChar w:fldCharType="separate"/>
      </w:r>
      <w:r w:rsidR="001A42F2" w:rsidRPr="001A42F2">
        <w:rPr>
          <w:rFonts w:ascii="Calibri" w:hAnsi="Calibri" w:cs="Calibri"/>
        </w:rPr>
        <w:t>(16)</w:t>
      </w:r>
      <w:r w:rsidR="00FA605E">
        <w:fldChar w:fldCharType="end"/>
      </w:r>
      <w:r w:rsidRPr="00973AA6">
        <w:t xml:space="preserve">. However, in our series, patients with medium skin thickness showed the highest percentage of satisfaction. This discrepancy may be explained by ethnic differences between the two populations studied. Another limitation of our study is the subjective evaluation of skin thickness, while more sophisticated methods, such as 20 MHz ultrasound or optical coherence tomography, could offer more precise assessments. </w:t>
      </w:r>
    </w:p>
    <w:p w14:paraId="5C0402C3" w14:textId="3BA4778F" w:rsidR="00016C4C" w:rsidRDefault="00973AA6" w:rsidP="007C2D7B">
      <w:pPr>
        <w:ind w:left="363" w:firstLine="0"/>
      </w:pPr>
      <w:r w:rsidRPr="00016C4C">
        <w:rPr>
          <w:u w:val="single"/>
        </w:rPr>
        <w:t>Satisfaction Based on Surgical Technique-Related Criteria ApproachUsed</w:t>
      </w:r>
      <w:r w:rsidRPr="00973AA6">
        <w:t xml:space="preserve"> </w:t>
      </w:r>
    </w:p>
    <w:p w14:paraId="5C9E47AA" w14:textId="2AB2EBDD" w:rsidR="00016C4C" w:rsidRDefault="00973AA6" w:rsidP="007C2D7B">
      <w:pPr>
        <w:ind w:left="363" w:firstLine="0"/>
      </w:pPr>
      <w:r w:rsidRPr="00973AA6">
        <w:t>A recent study by Gupta et al. included all published studies and trials comparing aesthetic and functional satisfaction between two groups of patients who underwent surgery through either an external or hidden approach</w:t>
      </w:r>
      <w:r w:rsidR="00002AC2">
        <w:fldChar w:fldCharType="begin"/>
      </w:r>
      <w:r w:rsidR="001A42F2">
        <w:instrText xml:space="preserve"> ADDIN ZOTERO_ITEM CSL_CITATION {"citationID":"FVPYwdNU","properties":{"formattedCitation":"(17)","plainCitation":"(17)","noteIndex":0},"citationItems":[{"id":267,"uris":["http://zotero.org/users/local/mwOpuuT6/items/5MQLDLF9"],"itemData":{"id":267,"type":"article-journal","abstract":"Abstract\n            Open and closed rhinoplasty are two main approaches to perform nasal modifications. According to current literature, there is no current consensus among plastic surgeons and otolaryngologists on which technique is preferred in terms of aesthetic result, complications, and patient satisfaction. This study uses published research to determine whether open or closed rhinoplasty leads to superior patient outcomes. Preferred Reporting Items for Systematic Reviews and Meta-Analyses guidelines for systematic reviews were followed and a literature search was conducted in four databases based on our search strategy. Articles were then imported into COVIDENCE where they underwent primary screening and full-text review. Twenty articles were selected in this study after 243 articles were screened. There were 4 case series, 12 retrospective cohort studies, 1 prospective cohort study, 1 case–control, and 2 outcomes research. There were three cosmetic studies, eight functional studies, and nine studies that included both cosmetic and functional components. Sixteen studies utilized both open and closed rhinoplasty and four utilized open rhinoplasty. Both techniques demonstrated high patient and provider satisfaction and no advantage was found between techniques. Based on available studies, we cannot conclude if there is a preference between open or closed rhinoplasty in terms of which technique leads to better patient outcomes. Several studies determined that open rhinoplasty and closed rhinoplasty leads to comparative patient satisfaction. To make outcome reporting more reliable and uniform among studies, authors should look to utilize the Nasal Obstruction and Septoplasty Effectiveness scale and the Rhinoplasty Outcome Evaluation.","container-title":"Archives of Plastic Surgery","DOI":"10.1055/s-0042-1756315","ISSN":"2234-6163, 2234-6171","issue":"05","journalAbbreviation":"Arch Plast Surg","language":"en","license":"https://creativecommons.org/licenses/by-nc-nd/4.0/","page":"569-579","source":"DOI.org (Crossref)","title":"Outcomes of Closed versus Open Rhinoplasty: A Systematic Review","title-short":"Outcomes of Closed versus Open Rhinoplasty","volume":"49","author":[{"family":"Gupta","given":"Rohun"},{"family":"John","given":"Jithin"},{"family":"Ranganathan","given":"Noopur"},{"family":"Stepanian","given":"Rima"},{"family":"Gupta","given":"Monik"},{"family":"Hart","given":"Justin"},{"family":"Nossoni","given":"Farideddin"},{"family":"Shaheen","given":"Kenneth"},{"family":"Folbe","given":"Adam"},{"family":"Chaiyasate","given":"Kongkrit"}],"issued":{"date-parts":[["2022",9]]}}}],"schema":"https://github.com/citation-style-language/schema/raw/master/csl-citation.json"} </w:instrText>
      </w:r>
      <w:r w:rsidR="00002AC2">
        <w:fldChar w:fldCharType="separate"/>
      </w:r>
      <w:r w:rsidR="001A42F2" w:rsidRPr="001A42F2">
        <w:rPr>
          <w:rFonts w:ascii="Calibri" w:hAnsi="Calibri" w:cs="Calibri"/>
        </w:rPr>
        <w:t>(17)</w:t>
      </w:r>
      <w:r w:rsidR="00002AC2">
        <w:fldChar w:fldCharType="end"/>
      </w:r>
      <w:r w:rsidRPr="00973AA6">
        <w:t xml:space="preserve">. This study concluded that no definitive conclusion could be drawn as to whether one approach resulted in better aesthetic or functional outcomes. However, in our series, we observed higher satisfaction in patients who underwent surgery through the external approach (OR = 5.62). </w:t>
      </w:r>
    </w:p>
    <w:p w14:paraId="38DB2E29" w14:textId="79E2FECF" w:rsidR="00016C4C" w:rsidRDefault="00973AA6" w:rsidP="007C2D7B">
      <w:pPr>
        <w:ind w:left="363" w:firstLine="0"/>
      </w:pPr>
      <w:r w:rsidRPr="00016C4C">
        <w:rPr>
          <w:i/>
          <w:iCs/>
        </w:rPr>
        <w:lastRenderedPageBreak/>
        <w:t>Technique</w:t>
      </w:r>
      <w:r w:rsidR="00016C4C" w:rsidRPr="00016C4C">
        <w:rPr>
          <w:i/>
          <w:iCs/>
        </w:rPr>
        <w:t xml:space="preserve"> </w:t>
      </w:r>
      <w:r w:rsidRPr="00016C4C">
        <w:rPr>
          <w:i/>
          <w:iCs/>
        </w:rPr>
        <w:t>for</w:t>
      </w:r>
      <w:r w:rsidR="00016C4C" w:rsidRPr="00016C4C">
        <w:rPr>
          <w:i/>
          <w:iCs/>
        </w:rPr>
        <w:t xml:space="preserve"> </w:t>
      </w:r>
      <w:r w:rsidRPr="00016C4C">
        <w:rPr>
          <w:i/>
          <w:iCs/>
        </w:rPr>
        <w:t>Reducing</w:t>
      </w:r>
      <w:r w:rsidR="00016C4C" w:rsidRPr="00016C4C">
        <w:rPr>
          <w:i/>
          <w:iCs/>
        </w:rPr>
        <w:t xml:space="preserve"> </w:t>
      </w:r>
      <w:r w:rsidRPr="00016C4C">
        <w:rPr>
          <w:i/>
          <w:iCs/>
        </w:rPr>
        <w:t>the</w:t>
      </w:r>
      <w:r w:rsidR="00016C4C" w:rsidRPr="00016C4C">
        <w:rPr>
          <w:i/>
          <w:iCs/>
        </w:rPr>
        <w:t xml:space="preserve"> </w:t>
      </w:r>
      <w:r w:rsidRPr="00016C4C">
        <w:rPr>
          <w:i/>
          <w:iCs/>
        </w:rPr>
        <w:t>Bump</w:t>
      </w:r>
      <w:r w:rsidRPr="00016C4C">
        <w:rPr>
          <w:u w:val="single"/>
        </w:rPr>
        <w:t xml:space="preserve"> </w:t>
      </w:r>
      <w:r w:rsidRPr="00973AA6">
        <w:t>Arslan et al.'s study, which included 68 patients who underwent dissection of the bony vault and separation of the upper lateral cartilages before bone and cartilage removal as a monoblock, revealed highly satisfactory results with no revisions</w:t>
      </w:r>
      <w:r w:rsidR="00002AC2">
        <w:fldChar w:fldCharType="begin"/>
      </w:r>
      <w:r w:rsidR="001A42F2">
        <w:instrText xml:space="preserve"> ADDIN ZOTERO_ITEM CSL_CITATION {"citationID":"UbuSVcSl","properties":{"formattedCitation":"(18)","plainCitation":"(18)","noteIndex":0},"citationItems":[{"id":173,"uris":["http://zotero.org/users/local/mwOpuuT6/items/GSGKR2LV"],"itemData":{"id":173,"type":"article-journal","abstract":"Abstract\n            \n              Background\n              : Dorsal hump reduction is a critical step in rhinoplasty. Most of the reasons behind revisional procedures are related to incorrect hump reduction.\n            \n            \n              Methods\n              : The authors used a modified dorsal hump reduction method in their primary cases, the steps of which are as follows: 1) dissection of the nasal vault; 2) bilateral submucoperichondrial dissections to free the cartilaginous septum; 3) separation of the upper lateral cartilages from the cartilaginous septum; 4) partial dissection of the upper lateral cartilages from the inner surfaces of the nasal bones bilaterally; 5) separation of the bony septum from the nasal bones bilaterally; 6) reduction of the partially isolated nasal bones; 7) en bloc cartilaginous and bony septum removal. The authors have operated on 68 primary cases over a 2 year period (30 mo).\n            \n            \n              Results\n              : In the great majority of cases, the results were satisfactory. No revisions were performed in this patient group.\n            \n            \n              Conclusions\n              : This method is a good alternative to traditional techniques in noses with a high and narrow roof, thin skin, and weak middle nasal vault. Revision could be performed more easily when required. Initially, wide noses may not seem good candidates for this procedure; however, careful case‐based preoperative planning may overcome this difficulty.","container-title":"The Laryngoscope","DOI":"10.1097/MLG.0b013e31805366ed","ISSN":"0023-852X, 1531-4995","issue":"6","journalAbbreviation":"The Laryngoscope","language":"en","license":"http://onlinelibrary.wiley.com/termsAndConditions#vor","page":"990-996","source":"DOI.org (Crossref)","title":"Upper Lateral Cartilage‐Sparing Component Dorsal Hump Reduction in Primary Rhinoplasty","volume":"117","author":[{"family":"Arslan","given":"Emrah"},{"family":"Aksoy","given":"Alper"}],"issued":{"date-parts":[["2007",6]]}}}],"schema":"https://github.com/citation-style-language/schema/raw/master/csl-citation.json"} </w:instrText>
      </w:r>
      <w:r w:rsidR="00002AC2">
        <w:fldChar w:fldCharType="separate"/>
      </w:r>
      <w:r w:rsidR="001A42F2" w:rsidRPr="001A42F2">
        <w:rPr>
          <w:rFonts w:ascii="Calibri" w:hAnsi="Calibri" w:cs="Calibri"/>
        </w:rPr>
        <w:t>(18)</w:t>
      </w:r>
      <w:r w:rsidR="00002AC2">
        <w:fldChar w:fldCharType="end"/>
      </w:r>
      <w:r w:rsidRPr="00973AA6">
        <w:t>. Camirand's study, conducted on a series of 50 patients, showed a low satisfaction rate in patients who had a bump reduction using a rasp. Our results align with the literature, as we found a significant difference between the group that had an osteocartilaginous bump reduction through osteotomy and the group that had a reduction using a rasp (48% vs. 2%, p = 0.021).</w:t>
      </w:r>
    </w:p>
    <w:p w14:paraId="5289FACB" w14:textId="075075B8" w:rsidR="00016C4C" w:rsidRDefault="00973AA6" w:rsidP="007C2D7B">
      <w:pPr>
        <w:ind w:left="363" w:firstLine="0"/>
      </w:pPr>
      <w:r w:rsidRPr="00973AA6">
        <w:t xml:space="preserve"> </w:t>
      </w:r>
      <w:r w:rsidRPr="00016C4C">
        <w:rPr>
          <w:i/>
          <w:iCs/>
        </w:rPr>
        <w:t>Type</w:t>
      </w:r>
      <w:r w:rsidR="00016C4C" w:rsidRPr="00016C4C">
        <w:rPr>
          <w:i/>
          <w:iCs/>
        </w:rPr>
        <w:t xml:space="preserve"> </w:t>
      </w:r>
      <w:r w:rsidRPr="00016C4C">
        <w:rPr>
          <w:i/>
          <w:iCs/>
        </w:rPr>
        <w:t>of</w:t>
      </w:r>
      <w:r w:rsidR="00016C4C" w:rsidRPr="00016C4C">
        <w:rPr>
          <w:i/>
          <w:iCs/>
        </w:rPr>
        <w:t xml:space="preserve"> </w:t>
      </w:r>
      <w:r w:rsidRPr="00016C4C">
        <w:rPr>
          <w:i/>
          <w:iCs/>
        </w:rPr>
        <w:t>Graft</w:t>
      </w:r>
      <w:r w:rsidRPr="00973AA6">
        <w:t xml:space="preserve"> Lee et al. conducted a systematic review of the literature, including 74 articles on augmentation rhinoplasties</w:t>
      </w:r>
      <w:r w:rsidR="00002AC2">
        <w:fldChar w:fldCharType="begin"/>
      </w:r>
      <w:r w:rsidR="001A42F2">
        <w:instrText xml:space="preserve"> ADDIN ZOTERO_ITEM CSL_CITATION {"citationID":"8yCzXqju","properties":{"formattedCitation":"(19)","plainCitation":"(19)","noteIndex":0},"citationItems":[{"id":227,"uris":["http://zotero.org/users/local/mwOpuuT6/items/7CPEXMAV"],"itemData":{"id":227,"type":"article-journal","container-title":"Plastic and Reconstructive Surgery","DOI":"10.1097/PRS.0b013e31822b6a82","ISSN":"0032-1052","issue":"5","journalAbbreviation":"Plastic and Reconstructive Surgery","language":"en","page":"538e-550e","source":"DOI.org (Crossref)","title":"Management of the Nasal Dorsum in Rhinoplasty: A Systematic Review of the Literature Regarding Technique, Outcomes, and Complications","title-short":"Management of the Nasal Dorsum in Rhinoplasty","volume":"128","author":[{"family":"Lee","given":"Michael R."},{"family":"Unger","given":"Jacob G."},{"family":"Rohrich","given":"Rod J."}],"issued":{"date-parts":[["2011",11]]}}}],"schema":"https://github.com/citation-style-language/schema/raw/master/csl-citation.json"} </w:instrText>
      </w:r>
      <w:r w:rsidR="00002AC2">
        <w:fldChar w:fldCharType="separate"/>
      </w:r>
      <w:r w:rsidR="001A42F2" w:rsidRPr="001A42F2">
        <w:rPr>
          <w:rFonts w:ascii="Calibri" w:hAnsi="Calibri" w:cs="Calibri"/>
        </w:rPr>
        <w:t>(19)</w:t>
      </w:r>
      <w:r w:rsidR="00002AC2">
        <w:fldChar w:fldCharType="end"/>
      </w:r>
      <w:r w:rsidRPr="00973AA6">
        <w:t>. This study demonstrated that autologous cartilage grafts are the preferred method by most surgeons. According to the latest international consensus on aesthetic and functional rhinoplasty, septal cartilage is used in 95% of augmentation rhinoplasties due to its reliability and good results</w:t>
      </w:r>
      <w:r w:rsidR="00002AC2">
        <w:fldChar w:fldCharType="begin"/>
      </w:r>
      <w:r w:rsidR="001A42F2">
        <w:instrText xml:space="preserve"> ADDIN ZOTERO_ITEM CSL_CITATION {"citationID":"Ewcwsjtp","properties":{"formattedCitation":"(20)","plainCitation":"(20)","noteIndex":0},"citationItems":[{"id":268,"uris":["http://zotero.org/users/local/mwOpuuT6/items/I7UPIMFH"],"itemData":{"id":268,"type":"article-journal","container-title":"European Annals of Otorhinolaryngology, Head and Neck Diseases","DOI":"10.1016/j.anorl.2017.12.005","ISSN":"18797296","issue":"1","journalAbbreviation":"European Annals of Otorhinolaryngology, Head and Neck Diseases","language":"en","page":"S55-S57","source":"DOI.org (Crossref)","title":"International consensus (ICON) on functional and aesthetic rhinoplasty","volume":"135","author":[{"family":"Albert","given":"S."},{"family":"Simon","given":"F."},{"family":"Tasman","given":"A.-J."},{"family":"Chua","given":"D."},{"family":"Grigg","given":"R."},{"family":"Jaklis","given":"A."},{"family":"Wang","given":"T."},{"family":"Disant","given":"F."}],"issued":{"date-parts":[["2018",2]]}}}],"schema":"https://github.com/citation-style-language/schema/raw/master/csl-citation.json"} </w:instrText>
      </w:r>
      <w:r w:rsidR="00002AC2">
        <w:fldChar w:fldCharType="separate"/>
      </w:r>
      <w:r w:rsidR="001A42F2" w:rsidRPr="001A42F2">
        <w:rPr>
          <w:rFonts w:ascii="Calibri" w:hAnsi="Calibri" w:cs="Calibri"/>
        </w:rPr>
        <w:t>(20)</w:t>
      </w:r>
      <w:r w:rsidR="00002AC2">
        <w:fldChar w:fldCharType="end"/>
      </w:r>
      <w:r w:rsidRPr="00973AA6">
        <w:t xml:space="preserve">. For our patients, we used cartilage grafts in augmentation rhinoplasties, yielding a high satisfaction rate. </w:t>
      </w:r>
    </w:p>
    <w:p w14:paraId="17E9A834" w14:textId="77777777" w:rsidR="00016C4C" w:rsidRPr="00016C4C" w:rsidRDefault="00973AA6" w:rsidP="007C2D7B">
      <w:pPr>
        <w:ind w:left="363" w:firstLine="0"/>
        <w:rPr>
          <w:u w:val="single"/>
        </w:rPr>
      </w:pPr>
      <w:r w:rsidRPr="00016C4C">
        <w:rPr>
          <w:b/>
          <w:bCs/>
          <w:u w:val="single"/>
        </w:rPr>
        <w:t>Conclusion:</w:t>
      </w:r>
      <w:r w:rsidRPr="00016C4C">
        <w:rPr>
          <w:u w:val="single"/>
        </w:rPr>
        <w:t xml:space="preserve"> </w:t>
      </w:r>
    </w:p>
    <w:p w14:paraId="72DCD544" w14:textId="126716FD" w:rsidR="007C2D7B" w:rsidRDefault="00973AA6" w:rsidP="007C2D7B">
      <w:pPr>
        <w:ind w:left="363" w:firstLine="0"/>
      </w:pPr>
      <w:r w:rsidRPr="00973AA6">
        <w:t>The success of aesthetic rhinoplasty is directly linked to patient satisfaction, and invites a return to feeling. Evaluating and analyzing their satisfaction reflects the quality of our care, and enables us to modulate it as needed.</w:t>
      </w:r>
    </w:p>
    <w:p w14:paraId="440C131A" w14:textId="77777777" w:rsidR="00D43A92" w:rsidRDefault="00D43A92" w:rsidP="007C2D7B">
      <w:pPr>
        <w:ind w:left="363" w:firstLine="0"/>
      </w:pPr>
    </w:p>
    <w:p w14:paraId="2E228BD7" w14:textId="77777777" w:rsidR="00D43A92" w:rsidRPr="00D43A92" w:rsidRDefault="00D43A92" w:rsidP="00D43A92">
      <w:pPr>
        <w:ind w:left="363" w:firstLine="0"/>
      </w:pPr>
      <w:r w:rsidRPr="00D43A92">
        <w:t>I hereby declare that this work is original and has not been submitted for publication or presented elsewhere. All sources and references used have been properly acknowledged.</w:t>
      </w:r>
    </w:p>
    <w:p w14:paraId="7E5B79F0" w14:textId="77777777" w:rsidR="00D43A92" w:rsidRPr="00D43A92" w:rsidRDefault="00D43A92" w:rsidP="00D43A92">
      <w:pPr>
        <w:ind w:left="363" w:firstLine="0"/>
      </w:pPr>
      <w:r w:rsidRPr="00D43A92">
        <w:t xml:space="preserve"> Written consent of the patient has been collected and preserved by authors. </w:t>
      </w:r>
    </w:p>
    <w:p w14:paraId="1661ED4B" w14:textId="77777777" w:rsidR="00D43A92" w:rsidRPr="00D43A92" w:rsidRDefault="00D43A92" w:rsidP="00D43A92">
      <w:pPr>
        <w:ind w:left="363" w:firstLine="0"/>
      </w:pPr>
      <w:r w:rsidRPr="00D43A92">
        <w:t xml:space="preserve">As per international standard or university standard written ethical approval has been collected and preserved by the author(s). </w:t>
      </w:r>
    </w:p>
    <w:p w14:paraId="45D90886" w14:textId="40874881" w:rsidR="00D43A92" w:rsidRDefault="00D43A92" w:rsidP="00D43A92">
      <w:pPr>
        <w:ind w:left="363" w:firstLine="0"/>
      </w:pPr>
      <w:r w:rsidRPr="00D43A92">
        <w:t>Authors have declared that no competing interests exist.</w:t>
      </w:r>
    </w:p>
    <w:p w14:paraId="20F54180" w14:textId="67B3E3E1" w:rsidR="003F24C1" w:rsidRDefault="003F24C1" w:rsidP="00D43A92">
      <w:pPr>
        <w:ind w:left="363" w:firstLine="0"/>
      </w:pPr>
    </w:p>
    <w:p w14:paraId="7B3A2DF7" w14:textId="04C23B8C" w:rsidR="003F24C1" w:rsidRDefault="003F24C1" w:rsidP="00D43A92">
      <w:pPr>
        <w:ind w:left="363" w:firstLine="0"/>
      </w:pPr>
    </w:p>
    <w:p w14:paraId="2A73298D" w14:textId="68D10F54" w:rsidR="003F24C1" w:rsidRDefault="003F24C1" w:rsidP="00D43A92">
      <w:pPr>
        <w:ind w:left="363" w:firstLine="0"/>
      </w:pPr>
    </w:p>
    <w:p w14:paraId="3745FD21" w14:textId="1AB68A22" w:rsidR="003F24C1" w:rsidRDefault="003F24C1" w:rsidP="00D43A92">
      <w:pPr>
        <w:ind w:left="363" w:firstLine="0"/>
      </w:pPr>
    </w:p>
    <w:p w14:paraId="67DDEFEC" w14:textId="1165466C" w:rsidR="003F24C1" w:rsidRDefault="003F24C1" w:rsidP="00D43A92">
      <w:pPr>
        <w:ind w:left="363" w:firstLine="0"/>
      </w:pPr>
    </w:p>
    <w:p w14:paraId="754B531B" w14:textId="6F45C562" w:rsidR="003F24C1" w:rsidRDefault="003F24C1" w:rsidP="00D43A92">
      <w:pPr>
        <w:ind w:left="363" w:firstLine="0"/>
      </w:pPr>
    </w:p>
    <w:p w14:paraId="2F275154" w14:textId="6C21E327" w:rsidR="003F24C1" w:rsidRDefault="003F24C1" w:rsidP="00D43A92">
      <w:pPr>
        <w:ind w:left="363" w:firstLine="0"/>
      </w:pPr>
    </w:p>
    <w:p w14:paraId="6B144D32" w14:textId="77777777" w:rsidR="003F24C1" w:rsidRPr="00D43A92" w:rsidRDefault="003F24C1" w:rsidP="00D43A92">
      <w:pPr>
        <w:ind w:left="363" w:firstLine="0"/>
      </w:pPr>
    </w:p>
    <w:p w14:paraId="28BF1FDE" w14:textId="77777777" w:rsidR="003F24C1" w:rsidRPr="003F24C1" w:rsidRDefault="003F24C1" w:rsidP="003F24C1">
      <w:pPr>
        <w:spacing w:before="0" w:after="200" w:line="276" w:lineRule="auto"/>
        <w:ind w:left="0" w:right="0" w:firstLine="0"/>
        <w:rPr>
          <w:rFonts w:ascii="Calibri" w:eastAsia="Calibri" w:hAnsi="Calibri" w:cs="Times New Roman"/>
          <w:kern w:val="2"/>
          <w:highlight w:val="yellow"/>
          <w:lang w:val="en-US"/>
          <w14:ligatures w14:val="none"/>
        </w:rPr>
      </w:pPr>
      <w:bookmarkStart w:id="0" w:name="_Hlk180402183"/>
      <w:bookmarkStart w:id="1" w:name="_Hlk183680988"/>
      <w:r w:rsidRPr="003F24C1">
        <w:rPr>
          <w:rFonts w:ascii="Calibri" w:eastAsia="Calibri" w:hAnsi="Calibri" w:cs="Times New Roman"/>
          <w:kern w:val="2"/>
          <w:highlight w:val="yellow"/>
          <w:lang w:val="en-US"/>
          <w14:ligatures w14:val="none"/>
        </w:rPr>
        <w:t>Disclaimer (Artificial intelligence)</w:t>
      </w:r>
    </w:p>
    <w:p w14:paraId="473643AA" w14:textId="77777777" w:rsidR="003F24C1" w:rsidRPr="003F24C1" w:rsidRDefault="003F24C1" w:rsidP="003F24C1">
      <w:pPr>
        <w:spacing w:before="0" w:after="200" w:line="276" w:lineRule="auto"/>
        <w:ind w:left="0" w:right="0" w:firstLine="0"/>
        <w:rPr>
          <w:rFonts w:ascii="Calibri" w:eastAsia="Calibri" w:hAnsi="Calibri" w:cs="Times New Roman"/>
          <w:kern w:val="2"/>
          <w:highlight w:val="yellow"/>
          <w:lang w:val="en-US"/>
          <w14:ligatures w14:val="none"/>
        </w:rPr>
      </w:pPr>
      <w:r w:rsidRPr="003F24C1">
        <w:rPr>
          <w:rFonts w:ascii="Calibri" w:eastAsia="Calibri" w:hAnsi="Calibri" w:cs="Times New Roman"/>
          <w:kern w:val="2"/>
          <w:highlight w:val="yellow"/>
          <w:lang w:val="en-US"/>
          <w14:ligatures w14:val="none"/>
        </w:rPr>
        <w:t xml:space="preserve">Option 1: </w:t>
      </w:r>
    </w:p>
    <w:p w14:paraId="07CEBD8F" w14:textId="77777777" w:rsidR="003F24C1" w:rsidRPr="003F24C1" w:rsidRDefault="003F24C1" w:rsidP="003F24C1">
      <w:pPr>
        <w:spacing w:before="0" w:after="200" w:line="276" w:lineRule="auto"/>
        <w:ind w:left="0" w:right="0" w:firstLine="0"/>
        <w:rPr>
          <w:rFonts w:ascii="Calibri" w:eastAsia="Calibri" w:hAnsi="Calibri" w:cs="Times New Roman"/>
          <w:kern w:val="2"/>
          <w:highlight w:val="yellow"/>
          <w:lang w:val="en-US"/>
          <w14:ligatures w14:val="none"/>
        </w:rPr>
      </w:pPr>
      <w:r w:rsidRPr="003F24C1">
        <w:rPr>
          <w:rFonts w:ascii="Calibri" w:eastAsia="Calibri" w:hAnsi="Calibri" w:cs="Times New Roman"/>
          <w:kern w:val="2"/>
          <w:highlight w:val="yellow"/>
          <w:lang w:val="en-US"/>
          <w14:ligatures w14:val="none"/>
        </w:rPr>
        <w:t xml:space="preserve">Author(s) hereby declare that NO generative AI technologies such as Large Language Models (ChatGPT, COPILOT, etc.) and text-to-image generators have been used during the writing or editing of this manuscript. </w:t>
      </w:r>
    </w:p>
    <w:bookmarkEnd w:id="0"/>
    <w:bookmarkEnd w:id="1"/>
    <w:p w14:paraId="6E76CDCE" w14:textId="77777777" w:rsidR="00D43A92" w:rsidRDefault="00D43A92" w:rsidP="007C2D7B">
      <w:pPr>
        <w:ind w:left="363" w:firstLine="0"/>
      </w:pPr>
    </w:p>
    <w:p w14:paraId="00016CE8" w14:textId="67887ED9" w:rsidR="00F76ED6" w:rsidRDefault="00F76ED6" w:rsidP="007C2D7B">
      <w:pPr>
        <w:ind w:left="363" w:firstLine="0"/>
      </w:pPr>
      <w:r>
        <w:t>REFERENCES</w:t>
      </w:r>
    </w:p>
    <w:p w14:paraId="413052A3" w14:textId="77777777" w:rsidR="001A42F2" w:rsidRPr="001A42F2" w:rsidRDefault="00002AC2" w:rsidP="001A42F2">
      <w:pPr>
        <w:pStyle w:val="Bibliography"/>
      </w:pPr>
      <w:r>
        <w:fldChar w:fldCharType="begin"/>
      </w:r>
      <w:r>
        <w:instrText xml:space="preserve"> ADDIN ZOTERO_BIBL {"uncited":[],"omitted":[],"custom":[]} CSL_BIBLIOGRAPHY </w:instrText>
      </w:r>
      <w:r>
        <w:fldChar w:fldCharType="separate"/>
      </w:r>
      <w:r w:rsidR="001A42F2" w:rsidRPr="001A42F2">
        <w:t>1.</w:t>
      </w:r>
      <w:r w:rsidR="001A42F2" w:rsidRPr="001A42F2">
        <w:tab/>
        <w:t>Freiberg A, Giguère D, Ross DC, Taylor JR, Bell T, Kerluke LD. Are Patients Satisfied with Results from Residents Performing Aesthetic Surgery?: Plast Reconstr Surg. déc 1997;100(7):1824</w:t>
      </w:r>
      <w:r w:rsidR="001A42F2" w:rsidRPr="001A42F2">
        <w:rPr>
          <w:rFonts w:ascii="Cambria Math" w:hAnsi="Cambria Math" w:cs="Cambria Math"/>
        </w:rPr>
        <w:t>‑</w:t>
      </w:r>
      <w:r w:rsidR="001A42F2" w:rsidRPr="001A42F2">
        <w:t xml:space="preserve">31. </w:t>
      </w:r>
    </w:p>
    <w:p w14:paraId="75DF0357" w14:textId="77777777" w:rsidR="001A42F2" w:rsidRPr="001A42F2" w:rsidRDefault="001A42F2" w:rsidP="001A42F2">
      <w:pPr>
        <w:pStyle w:val="Bibliography"/>
      </w:pPr>
      <w:r w:rsidRPr="001A42F2">
        <w:t>2.</w:t>
      </w:r>
      <w:r w:rsidRPr="001A42F2">
        <w:tab/>
        <w:t>Guyuron B, Bokhari F. Patient satisfaction following rhinoplasty. Aesthetic Plast Surg. mars 1996;20(2):153</w:t>
      </w:r>
      <w:r w:rsidRPr="001A42F2">
        <w:rPr>
          <w:rFonts w:ascii="Cambria Math" w:hAnsi="Cambria Math" w:cs="Cambria Math"/>
        </w:rPr>
        <w:t>‑</w:t>
      </w:r>
      <w:r w:rsidRPr="001A42F2">
        <w:t xml:space="preserve">7. </w:t>
      </w:r>
    </w:p>
    <w:p w14:paraId="07900F6E" w14:textId="77777777" w:rsidR="001A42F2" w:rsidRPr="001A42F2" w:rsidRDefault="001A42F2" w:rsidP="001A42F2">
      <w:pPr>
        <w:pStyle w:val="Bibliography"/>
      </w:pPr>
      <w:r w:rsidRPr="001A42F2">
        <w:t>3.</w:t>
      </w:r>
      <w:r w:rsidRPr="001A42F2">
        <w:tab/>
        <w:t>Foda HMT. External rhinoplasty: a critical analysis of 500 cases. J Laryngol Otol. juin 2003;117(6):473</w:t>
      </w:r>
      <w:r w:rsidRPr="001A42F2">
        <w:rPr>
          <w:rFonts w:ascii="Cambria Math" w:hAnsi="Cambria Math" w:cs="Cambria Math"/>
        </w:rPr>
        <w:t>‑</w:t>
      </w:r>
      <w:r w:rsidRPr="001A42F2">
        <w:t xml:space="preserve">7. </w:t>
      </w:r>
    </w:p>
    <w:p w14:paraId="3CAC94F3" w14:textId="77777777" w:rsidR="001A42F2" w:rsidRPr="001A42F2" w:rsidRDefault="001A42F2" w:rsidP="001A42F2">
      <w:pPr>
        <w:pStyle w:val="Bibliography"/>
      </w:pPr>
      <w:r w:rsidRPr="001A42F2">
        <w:t>4.</w:t>
      </w:r>
      <w:r w:rsidRPr="001A42F2">
        <w:tab/>
        <w:t>Sena Esteves S, Gonçalves Ferreira M, Carvalho Almeida J, Abrunhosa J, Almeida E Sousa C. Evaluation of aesthetic and functional outcomes in rhinoplasty surgery: a prospective study. Braz J Otorhinolaryngol. sept 2017;83(5):552</w:t>
      </w:r>
      <w:r w:rsidRPr="001A42F2">
        <w:rPr>
          <w:rFonts w:ascii="Cambria Math" w:hAnsi="Cambria Math" w:cs="Cambria Math"/>
        </w:rPr>
        <w:t>‑</w:t>
      </w:r>
      <w:r w:rsidRPr="001A42F2">
        <w:t xml:space="preserve">7. </w:t>
      </w:r>
    </w:p>
    <w:p w14:paraId="43DB0BA3" w14:textId="77777777" w:rsidR="001A42F2" w:rsidRPr="001A42F2" w:rsidRDefault="001A42F2" w:rsidP="001A42F2">
      <w:pPr>
        <w:pStyle w:val="Bibliography"/>
      </w:pPr>
      <w:r w:rsidRPr="001A42F2">
        <w:t>5.</w:t>
      </w:r>
      <w:r w:rsidRPr="001A42F2">
        <w:tab/>
        <w:t>Faidiga GB, Carenzi LR, Yassuda CC, Silveira F, Lago TD, Leite MGJ, et al. Avaliação tardia em rinoplastia estética em um centro acadêmico de referência. Braz J Otorhinolaryngol. août 2010;76(4):437</w:t>
      </w:r>
      <w:r w:rsidRPr="001A42F2">
        <w:rPr>
          <w:rFonts w:ascii="Cambria Math" w:hAnsi="Cambria Math" w:cs="Cambria Math"/>
        </w:rPr>
        <w:t>‑</w:t>
      </w:r>
      <w:r w:rsidRPr="001A42F2">
        <w:t xml:space="preserve">41. </w:t>
      </w:r>
    </w:p>
    <w:p w14:paraId="455A527E" w14:textId="77777777" w:rsidR="001A42F2" w:rsidRPr="001A42F2" w:rsidRDefault="001A42F2" w:rsidP="001A42F2">
      <w:pPr>
        <w:pStyle w:val="Bibliography"/>
      </w:pPr>
      <w:r w:rsidRPr="001A42F2">
        <w:t>6.</w:t>
      </w:r>
      <w:r w:rsidRPr="001A42F2">
        <w:tab/>
        <w:t>Abbas OL, Kurkcuoglu A, Aytop CD, Uysal C, Pelin C. Perception of Symmetry in Aesthetic Rhinoplasty Patients: Anthropometric, Demographic, and Psychological Analysis. Perception. oct 2017;46(10):1151</w:t>
      </w:r>
      <w:r w:rsidRPr="001A42F2">
        <w:rPr>
          <w:rFonts w:ascii="Cambria Math" w:hAnsi="Cambria Math" w:cs="Cambria Math"/>
        </w:rPr>
        <w:t>‑</w:t>
      </w:r>
      <w:r w:rsidRPr="001A42F2">
        <w:t xml:space="preserve">70. </w:t>
      </w:r>
    </w:p>
    <w:p w14:paraId="351B834A" w14:textId="77777777" w:rsidR="001A42F2" w:rsidRPr="001A42F2" w:rsidRDefault="001A42F2" w:rsidP="001A42F2">
      <w:pPr>
        <w:pStyle w:val="Bibliography"/>
      </w:pPr>
      <w:r w:rsidRPr="001A42F2">
        <w:t>7.</w:t>
      </w:r>
      <w:r w:rsidRPr="001A42F2">
        <w:tab/>
        <w:t xml:space="preserve">Khan N, Rashid M, Khan I, Ur Rehman Sarwar S, Ur Rashid H, Khurshid M, et al. Satisfaction in Patients After Rhinoplasty Using the Rhinoplasty Outcome Evaluation Questionnaire. Cureus. 11(7):e5283. </w:t>
      </w:r>
    </w:p>
    <w:p w14:paraId="7B888DB6" w14:textId="77777777" w:rsidR="001A42F2" w:rsidRPr="001A42F2" w:rsidRDefault="001A42F2" w:rsidP="001A42F2">
      <w:pPr>
        <w:pStyle w:val="Bibliography"/>
      </w:pPr>
      <w:r w:rsidRPr="001A42F2">
        <w:lastRenderedPageBreak/>
        <w:t>8.</w:t>
      </w:r>
      <w:r w:rsidRPr="001A42F2">
        <w:tab/>
        <w:t>Schwitzer JA, Albino FP, Mathis RK, Scott AM, Gamble L, Baker SB. Assessing Demographic Differences in Patient-Perceived Improvement in Facial Appearance and Quality of Life Following Rhinoplasty. Aesthet Surg J. sept 2015;35(7):784</w:t>
      </w:r>
      <w:r w:rsidRPr="001A42F2">
        <w:rPr>
          <w:rFonts w:ascii="Cambria Math" w:hAnsi="Cambria Math" w:cs="Cambria Math"/>
        </w:rPr>
        <w:t>‑</w:t>
      </w:r>
      <w:r w:rsidRPr="001A42F2">
        <w:t xml:space="preserve">93. </w:t>
      </w:r>
    </w:p>
    <w:p w14:paraId="40B18B88" w14:textId="77777777" w:rsidR="001A42F2" w:rsidRPr="001A42F2" w:rsidRDefault="001A42F2" w:rsidP="001A42F2">
      <w:pPr>
        <w:pStyle w:val="Bibliography"/>
      </w:pPr>
      <w:r w:rsidRPr="001A42F2">
        <w:t>9.</w:t>
      </w:r>
      <w:r w:rsidRPr="001A42F2">
        <w:tab/>
        <w:t>Dziewulski P, Dujon D, Spyriounis P, Griffiths RW, Shaw JD. A retrospective analysis of the results of 218 consecutive rhinoplasties. Br J Plast Surg. 1995;48(7):451</w:t>
      </w:r>
      <w:r w:rsidRPr="001A42F2">
        <w:rPr>
          <w:rFonts w:ascii="Cambria Math" w:hAnsi="Cambria Math" w:cs="Cambria Math"/>
        </w:rPr>
        <w:t>‑</w:t>
      </w:r>
      <w:r w:rsidRPr="001A42F2">
        <w:t xml:space="preserve">4. </w:t>
      </w:r>
    </w:p>
    <w:p w14:paraId="7642C987" w14:textId="77777777" w:rsidR="001A42F2" w:rsidRPr="001A42F2" w:rsidRDefault="001A42F2" w:rsidP="001A42F2">
      <w:pPr>
        <w:pStyle w:val="Bibliography"/>
      </w:pPr>
      <w:r w:rsidRPr="001A42F2">
        <w:t>10.</w:t>
      </w:r>
      <w:r w:rsidRPr="001A42F2">
        <w:tab/>
        <w:t>Khansa I, Khansa L, Pearson GD. Patient Satisfaction After Rhinoplasty: A Social Media Analysis. Aesthet Surg J. janv 2016;36(1):NP1</w:t>
      </w:r>
      <w:r w:rsidRPr="001A42F2">
        <w:rPr>
          <w:rFonts w:ascii="Cambria Math" w:hAnsi="Cambria Math" w:cs="Cambria Math"/>
        </w:rPr>
        <w:t>‑</w:t>
      </w:r>
      <w:r w:rsidRPr="001A42F2">
        <w:t xml:space="preserve">5. </w:t>
      </w:r>
    </w:p>
    <w:p w14:paraId="7B3A3A2C" w14:textId="77777777" w:rsidR="001A42F2" w:rsidRPr="001A42F2" w:rsidRDefault="001A42F2" w:rsidP="001A42F2">
      <w:pPr>
        <w:pStyle w:val="Bibliography"/>
      </w:pPr>
      <w:r w:rsidRPr="001A42F2">
        <w:t>11.</w:t>
      </w:r>
      <w:r w:rsidRPr="001A42F2">
        <w:tab/>
        <w:t xml:space="preserve">Kotzampasakis D, Mantalos P, Kotzampasakis S, Danias N, Nikolopoulos T. Assessment of Aesthetic Results of 100 Patients Who Underwent Rhinoplasty—Rhinoplasty Outcome Evaluation. Plast Reconstr Surg - Glob Open. sept 2017;5(9):e1404. </w:t>
      </w:r>
    </w:p>
    <w:p w14:paraId="03D6AD30" w14:textId="77777777" w:rsidR="001A42F2" w:rsidRPr="001A42F2" w:rsidRDefault="001A42F2" w:rsidP="001A42F2">
      <w:pPr>
        <w:pStyle w:val="Bibliography"/>
      </w:pPr>
      <w:r w:rsidRPr="001A42F2">
        <w:t>12.</w:t>
      </w:r>
      <w:r w:rsidRPr="001A42F2">
        <w:tab/>
        <w:t>Andrews JE, Jones NN, Moody MP, Vincent AG, Teixeira JC, Thomas RF, et al. Nasoseptal Surgery Outcomes in Smokers and Nonsmokers. Facial Plast Surg Aesthetic Med. 1 août 2021;23(4):283</w:t>
      </w:r>
      <w:r w:rsidRPr="001A42F2">
        <w:rPr>
          <w:rFonts w:ascii="Cambria Math" w:hAnsi="Cambria Math" w:cs="Cambria Math"/>
        </w:rPr>
        <w:t>‑</w:t>
      </w:r>
      <w:r w:rsidRPr="001A42F2">
        <w:t xml:space="preserve">8. </w:t>
      </w:r>
    </w:p>
    <w:p w14:paraId="5DBEC002" w14:textId="77777777" w:rsidR="001A42F2" w:rsidRPr="001A42F2" w:rsidRDefault="001A42F2" w:rsidP="001A42F2">
      <w:pPr>
        <w:pStyle w:val="Bibliography"/>
      </w:pPr>
      <w:r w:rsidRPr="001A42F2">
        <w:t>13.</w:t>
      </w:r>
      <w:r w:rsidRPr="001A42F2">
        <w:tab/>
        <w:t xml:space="preserve">Erdogan BA, Avseren E, Paksoy M, Bora F, Altin G. Assessing quality of life in septorhinoplasty patients with two different instruments. </w:t>
      </w:r>
    </w:p>
    <w:p w14:paraId="79D9080E" w14:textId="77777777" w:rsidR="001A42F2" w:rsidRPr="001A42F2" w:rsidRDefault="001A42F2" w:rsidP="001A42F2">
      <w:pPr>
        <w:pStyle w:val="Bibliography"/>
      </w:pPr>
      <w:r w:rsidRPr="001A42F2">
        <w:t>14.</w:t>
      </w:r>
      <w:r w:rsidRPr="001A42F2">
        <w:tab/>
        <w:t>Zojaji R, Keshavarzmanesh M, Arshadi H, Farsi Baf M, Esmaeilzadeh S. Quality of Life in Patients Who Underwent Rhinoplasty. Facial Plast Surg. 14 nov 2014;30(05):593</w:t>
      </w:r>
      <w:r w:rsidRPr="001A42F2">
        <w:rPr>
          <w:rFonts w:ascii="Cambria Math" w:hAnsi="Cambria Math" w:cs="Cambria Math"/>
        </w:rPr>
        <w:t>‑</w:t>
      </w:r>
      <w:r w:rsidRPr="001A42F2">
        <w:t xml:space="preserve">6. </w:t>
      </w:r>
    </w:p>
    <w:p w14:paraId="1617008B" w14:textId="77777777" w:rsidR="001A42F2" w:rsidRPr="001A42F2" w:rsidRDefault="001A42F2" w:rsidP="001A42F2">
      <w:pPr>
        <w:pStyle w:val="Bibliography"/>
      </w:pPr>
      <w:r w:rsidRPr="001A42F2">
        <w:t>15.</w:t>
      </w:r>
      <w:r w:rsidRPr="001A42F2">
        <w:tab/>
        <w:t>Meningaud JP, Lantieri L, Bertrand JC. Rhinoplasty: An Outcome Research: Plast Reconstr Surg. janv 2008;121(1):251</w:t>
      </w:r>
      <w:r w:rsidRPr="001A42F2">
        <w:rPr>
          <w:rFonts w:ascii="Cambria Math" w:hAnsi="Cambria Math" w:cs="Cambria Math"/>
        </w:rPr>
        <w:t>‑</w:t>
      </w:r>
      <w:r w:rsidRPr="001A42F2">
        <w:t xml:space="preserve">7. </w:t>
      </w:r>
    </w:p>
    <w:p w14:paraId="0B7C86ED" w14:textId="77777777" w:rsidR="001A42F2" w:rsidRPr="001A42F2" w:rsidRDefault="001A42F2" w:rsidP="001A42F2">
      <w:pPr>
        <w:pStyle w:val="Bibliography"/>
      </w:pPr>
      <w:r w:rsidRPr="001A42F2">
        <w:t>16.</w:t>
      </w:r>
      <w:r w:rsidRPr="001A42F2">
        <w:tab/>
        <w:t>Cho GS, Kim JH, Yeo N, Kim SH, Jang YJ. Nasal Skin Thickness Measured Using Computed Tomography and Its Effect on Tip Surgery Outcomes. Otolaryngol Neck Surg. avr 2011;144(4):522</w:t>
      </w:r>
      <w:r w:rsidRPr="001A42F2">
        <w:rPr>
          <w:rFonts w:ascii="Cambria Math" w:hAnsi="Cambria Math" w:cs="Cambria Math"/>
        </w:rPr>
        <w:t>‑</w:t>
      </w:r>
      <w:r w:rsidRPr="001A42F2">
        <w:t xml:space="preserve">7. </w:t>
      </w:r>
    </w:p>
    <w:p w14:paraId="4350EEF1" w14:textId="77777777" w:rsidR="001A42F2" w:rsidRPr="001A42F2" w:rsidRDefault="001A42F2" w:rsidP="001A42F2">
      <w:pPr>
        <w:pStyle w:val="Bibliography"/>
      </w:pPr>
      <w:r w:rsidRPr="001A42F2">
        <w:t>17.</w:t>
      </w:r>
      <w:r w:rsidRPr="001A42F2">
        <w:tab/>
        <w:t>Gupta R, John J, Ranganathan N, Stepanian R, Gupta M, Hart J, et al. Outcomes of Closed versus Open Rhinoplasty: A Systematic Review. Arch Plast Surg. sept 2022;49(05):569</w:t>
      </w:r>
      <w:r w:rsidRPr="001A42F2">
        <w:rPr>
          <w:rFonts w:ascii="Cambria Math" w:hAnsi="Cambria Math" w:cs="Cambria Math"/>
        </w:rPr>
        <w:t>‑</w:t>
      </w:r>
      <w:r w:rsidRPr="001A42F2">
        <w:t xml:space="preserve">79. </w:t>
      </w:r>
    </w:p>
    <w:p w14:paraId="12EB59E9" w14:textId="77777777" w:rsidR="001A42F2" w:rsidRPr="001A42F2" w:rsidRDefault="001A42F2" w:rsidP="001A42F2">
      <w:pPr>
        <w:pStyle w:val="Bibliography"/>
      </w:pPr>
      <w:r w:rsidRPr="001A42F2">
        <w:t>18.</w:t>
      </w:r>
      <w:r w:rsidRPr="001A42F2">
        <w:tab/>
        <w:t>Arslan E, Aksoy A. Upper Lateral Cartilage‐Sparing Component Dorsal Hump Reduction in Primary Rhinoplasty. The Laryngoscope. juin 2007;117(6):990</w:t>
      </w:r>
      <w:r w:rsidRPr="001A42F2">
        <w:rPr>
          <w:rFonts w:ascii="Cambria Math" w:hAnsi="Cambria Math" w:cs="Cambria Math"/>
        </w:rPr>
        <w:t>‑</w:t>
      </w:r>
      <w:r w:rsidRPr="001A42F2">
        <w:t xml:space="preserve">6. </w:t>
      </w:r>
    </w:p>
    <w:p w14:paraId="69E5089F" w14:textId="77777777" w:rsidR="001A42F2" w:rsidRPr="001A42F2" w:rsidRDefault="001A42F2" w:rsidP="001A42F2">
      <w:pPr>
        <w:pStyle w:val="Bibliography"/>
      </w:pPr>
      <w:r w:rsidRPr="001A42F2">
        <w:t>19.</w:t>
      </w:r>
      <w:r w:rsidRPr="001A42F2">
        <w:tab/>
        <w:t>Lee MR, Unger JG, Rohrich RJ. Management of the Nasal Dorsum in Rhinoplasty: A Systematic Review of the Literature Regarding Technique, Outcomes, and Complications. Plast Reconstr Surg. nov 2011;128(5):538e</w:t>
      </w:r>
      <w:r w:rsidRPr="001A42F2">
        <w:rPr>
          <w:rFonts w:ascii="Cambria Math" w:hAnsi="Cambria Math" w:cs="Cambria Math"/>
        </w:rPr>
        <w:t>‑</w:t>
      </w:r>
      <w:r w:rsidRPr="001A42F2">
        <w:t xml:space="preserve">50e. </w:t>
      </w:r>
    </w:p>
    <w:p w14:paraId="1288B8D2" w14:textId="77777777" w:rsidR="001A42F2" w:rsidRPr="001A42F2" w:rsidRDefault="001A42F2" w:rsidP="001A42F2">
      <w:pPr>
        <w:pStyle w:val="Bibliography"/>
      </w:pPr>
      <w:r w:rsidRPr="001A42F2">
        <w:t>20.</w:t>
      </w:r>
      <w:r w:rsidRPr="001A42F2">
        <w:tab/>
        <w:t>Albert S, Simon F, Tasman AJ, Chua D, Grigg R, Jaklis A, et al. International consensus (ICON) on functional and aesthetic rhinoplasty. Eur Ann Otorhinolaryngol Head Neck Dis. févr 2018;135(1):S55</w:t>
      </w:r>
      <w:r w:rsidRPr="001A42F2">
        <w:rPr>
          <w:rFonts w:ascii="Cambria Math" w:hAnsi="Cambria Math" w:cs="Cambria Math"/>
        </w:rPr>
        <w:t>‑</w:t>
      </w:r>
      <w:r w:rsidRPr="001A42F2">
        <w:t xml:space="preserve">7. </w:t>
      </w:r>
    </w:p>
    <w:p w14:paraId="634CA29C" w14:textId="77777777" w:rsidR="000B0FC3" w:rsidRDefault="00002AC2" w:rsidP="000B0FC3">
      <w:pPr>
        <w:ind w:left="363" w:firstLine="0"/>
      </w:pPr>
      <w:r>
        <w:fldChar w:fldCharType="end"/>
      </w:r>
    </w:p>
    <w:p w14:paraId="571B6A41" w14:textId="0DDC9FA8" w:rsidR="00002AC2" w:rsidRDefault="00002AC2" w:rsidP="007C2D7B">
      <w:pPr>
        <w:ind w:left="363" w:firstLine="0"/>
      </w:pPr>
    </w:p>
    <w:sectPr w:rsidR="00002AC2">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649758" w14:textId="77777777" w:rsidR="006657E9" w:rsidRDefault="006657E9" w:rsidP="007E7840">
      <w:pPr>
        <w:spacing w:before="0" w:line="240" w:lineRule="auto"/>
      </w:pPr>
      <w:r>
        <w:separator/>
      </w:r>
    </w:p>
  </w:endnote>
  <w:endnote w:type="continuationSeparator" w:id="0">
    <w:p w14:paraId="189E36B7" w14:textId="77777777" w:rsidR="006657E9" w:rsidRDefault="006657E9" w:rsidP="007E784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780A1C" w14:textId="77777777" w:rsidR="007E7840" w:rsidRDefault="007E78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69EBA5" w14:textId="77777777" w:rsidR="007E7840" w:rsidRDefault="007E7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A7739" w14:textId="77777777" w:rsidR="007E7840" w:rsidRDefault="007E78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B1D29" w14:textId="77777777" w:rsidR="006657E9" w:rsidRDefault="006657E9" w:rsidP="007E7840">
      <w:pPr>
        <w:spacing w:before="0" w:line="240" w:lineRule="auto"/>
      </w:pPr>
      <w:r>
        <w:separator/>
      </w:r>
    </w:p>
  </w:footnote>
  <w:footnote w:type="continuationSeparator" w:id="0">
    <w:p w14:paraId="485DE5BC" w14:textId="77777777" w:rsidR="006657E9" w:rsidRDefault="006657E9" w:rsidP="007E784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C57FF" w14:textId="7D55A6A8" w:rsidR="007E7840" w:rsidRDefault="00000000">
    <w:pPr>
      <w:pStyle w:val="Header"/>
    </w:pPr>
    <w:r>
      <w:rPr>
        <w:noProof/>
      </w:rPr>
      <w:pict w14:anchorId="6157B8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6" o:spid="_x0000_s1026" type="#_x0000_t136" style="position:absolute;left:0;text-align:left;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9475D" w14:textId="62DD1AE3" w:rsidR="007E7840" w:rsidRDefault="00000000">
    <w:pPr>
      <w:pStyle w:val="Header"/>
    </w:pPr>
    <w:r>
      <w:rPr>
        <w:noProof/>
      </w:rPr>
      <w:pict w14:anchorId="07F87C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7" o:spid="_x0000_s1027"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58D03" w14:textId="3CA4B881" w:rsidR="007E7840" w:rsidRDefault="00000000">
    <w:pPr>
      <w:pStyle w:val="Header"/>
    </w:pPr>
    <w:r>
      <w:rPr>
        <w:noProof/>
      </w:rPr>
      <w:pict w14:anchorId="602D15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5" o:spid="_x0000_s1025" type="#_x0000_t136" style="position:absolute;left:0;text-align:left;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82EC9"/>
    <w:multiLevelType w:val="multilevel"/>
    <w:tmpl w:val="EA44C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7750BBA"/>
    <w:multiLevelType w:val="hybridMultilevel"/>
    <w:tmpl w:val="3AC038CC"/>
    <w:lvl w:ilvl="0" w:tplc="632A99C2">
      <w:start w:val="1"/>
      <w:numFmt w:val="decimal"/>
      <w:pStyle w:val="411"/>
      <w:lvlText w:val="3.%1"/>
      <w:lvlJc w:val="left"/>
      <w:pPr>
        <w:ind w:left="1080" w:hanging="360"/>
      </w:pPr>
      <w:rPr>
        <w:rFonts w:hint="default"/>
        <w:b/>
        <w:bCs w:val="0"/>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15:restartNumberingAfterBreak="0">
    <w:nsid w:val="4B34473B"/>
    <w:multiLevelType w:val="hybridMultilevel"/>
    <w:tmpl w:val="20048696"/>
    <w:lvl w:ilvl="0" w:tplc="1662FB94">
      <w:start w:val="2"/>
      <w:numFmt w:val="bullet"/>
      <w:lvlText w:val="-"/>
      <w:lvlJc w:val="left"/>
      <w:pPr>
        <w:ind w:left="1941" w:hanging="360"/>
      </w:pPr>
      <w:rPr>
        <w:rFonts w:ascii="Calibri" w:eastAsiaTheme="minorHAnsi" w:hAnsi="Calibri" w:hint="default"/>
        <w:b/>
        <w:bCs w:val="0"/>
        <w:color w:val="auto"/>
      </w:rPr>
    </w:lvl>
    <w:lvl w:ilvl="1" w:tplc="040C0003" w:tentative="1">
      <w:start w:val="1"/>
      <w:numFmt w:val="bullet"/>
      <w:lvlText w:val="o"/>
      <w:lvlJc w:val="left"/>
      <w:pPr>
        <w:ind w:left="2661" w:hanging="360"/>
      </w:pPr>
      <w:rPr>
        <w:rFonts w:ascii="Courier New" w:hAnsi="Courier New" w:cs="Courier New" w:hint="default"/>
      </w:rPr>
    </w:lvl>
    <w:lvl w:ilvl="2" w:tplc="040C0005" w:tentative="1">
      <w:start w:val="1"/>
      <w:numFmt w:val="bullet"/>
      <w:lvlText w:val=""/>
      <w:lvlJc w:val="left"/>
      <w:pPr>
        <w:ind w:left="3381" w:hanging="360"/>
      </w:pPr>
      <w:rPr>
        <w:rFonts w:ascii="Wingdings" w:hAnsi="Wingdings" w:hint="default"/>
      </w:rPr>
    </w:lvl>
    <w:lvl w:ilvl="3" w:tplc="040C0001" w:tentative="1">
      <w:start w:val="1"/>
      <w:numFmt w:val="bullet"/>
      <w:lvlText w:val=""/>
      <w:lvlJc w:val="left"/>
      <w:pPr>
        <w:ind w:left="4101" w:hanging="360"/>
      </w:pPr>
      <w:rPr>
        <w:rFonts w:ascii="Symbol" w:hAnsi="Symbol" w:hint="default"/>
      </w:rPr>
    </w:lvl>
    <w:lvl w:ilvl="4" w:tplc="040C0003" w:tentative="1">
      <w:start w:val="1"/>
      <w:numFmt w:val="bullet"/>
      <w:lvlText w:val="o"/>
      <w:lvlJc w:val="left"/>
      <w:pPr>
        <w:ind w:left="4821" w:hanging="360"/>
      </w:pPr>
      <w:rPr>
        <w:rFonts w:ascii="Courier New" w:hAnsi="Courier New" w:cs="Courier New" w:hint="default"/>
      </w:rPr>
    </w:lvl>
    <w:lvl w:ilvl="5" w:tplc="040C0005" w:tentative="1">
      <w:start w:val="1"/>
      <w:numFmt w:val="bullet"/>
      <w:lvlText w:val=""/>
      <w:lvlJc w:val="left"/>
      <w:pPr>
        <w:ind w:left="5541" w:hanging="360"/>
      </w:pPr>
      <w:rPr>
        <w:rFonts w:ascii="Wingdings" w:hAnsi="Wingdings" w:hint="default"/>
      </w:rPr>
    </w:lvl>
    <w:lvl w:ilvl="6" w:tplc="040C0001" w:tentative="1">
      <w:start w:val="1"/>
      <w:numFmt w:val="bullet"/>
      <w:lvlText w:val=""/>
      <w:lvlJc w:val="left"/>
      <w:pPr>
        <w:ind w:left="6261" w:hanging="360"/>
      </w:pPr>
      <w:rPr>
        <w:rFonts w:ascii="Symbol" w:hAnsi="Symbol" w:hint="default"/>
      </w:rPr>
    </w:lvl>
    <w:lvl w:ilvl="7" w:tplc="040C0003" w:tentative="1">
      <w:start w:val="1"/>
      <w:numFmt w:val="bullet"/>
      <w:lvlText w:val="o"/>
      <w:lvlJc w:val="left"/>
      <w:pPr>
        <w:ind w:left="6981" w:hanging="360"/>
      </w:pPr>
      <w:rPr>
        <w:rFonts w:ascii="Courier New" w:hAnsi="Courier New" w:cs="Courier New" w:hint="default"/>
      </w:rPr>
    </w:lvl>
    <w:lvl w:ilvl="8" w:tplc="040C0005" w:tentative="1">
      <w:start w:val="1"/>
      <w:numFmt w:val="bullet"/>
      <w:lvlText w:val=""/>
      <w:lvlJc w:val="left"/>
      <w:pPr>
        <w:ind w:left="7701" w:hanging="360"/>
      </w:pPr>
      <w:rPr>
        <w:rFonts w:ascii="Wingdings" w:hAnsi="Wingdings" w:hint="default"/>
      </w:rPr>
    </w:lvl>
  </w:abstractNum>
  <w:abstractNum w:abstractNumId="3" w15:restartNumberingAfterBreak="0">
    <w:nsid w:val="5396683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43D6C9E"/>
    <w:multiLevelType w:val="multilevel"/>
    <w:tmpl w:val="A8241F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5111"/>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C9A59E9"/>
    <w:multiLevelType w:val="multilevel"/>
    <w:tmpl w:val="25349194"/>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678558F"/>
    <w:multiLevelType w:val="hybridMultilevel"/>
    <w:tmpl w:val="19E83F7A"/>
    <w:lvl w:ilvl="0" w:tplc="92761E9A">
      <w:start w:val="1"/>
      <w:numFmt w:val="decimal"/>
      <w:lvlText w:val="4.%1"/>
      <w:lvlJc w:val="left"/>
      <w:pPr>
        <w:ind w:left="720" w:hanging="360"/>
      </w:pPr>
      <w:rPr>
        <w:rFonts w:hint="default"/>
        <w:b/>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F544689"/>
    <w:multiLevelType w:val="multilevel"/>
    <w:tmpl w:val="EA44C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F7256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4904569">
    <w:abstractNumId w:val="3"/>
  </w:num>
  <w:num w:numId="2" w16cid:durableId="108402580">
    <w:abstractNumId w:val="2"/>
  </w:num>
  <w:num w:numId="3" w16cid:durableId="1843741593">
    <w:abstractNumId w:val="8"/>
  </w:num>
  <w:num w:numId="4" w16cid:durableId="324093786">
    <w:abstractNumId w:val="0"/>
  </w:num>
  <w:num w:numId="5" w16cid:durableId="1955092687">
    <w:abstractNumId w:val="7"/>
  </w:num>
  <w:num w:numId="6" w16cid:durableId="1523713389">
    <w:abstractNumId w:val="5"/>
  </w:num>
  <w:num w:numId="7" w16cid:durableId="1636522549">
    <w:abstractNumId w:val="1"/>
  </w:num>
  <w:num w:numId="8" w16cid:durableId="983122853">
    <w:abstractNumId w:val="4"/>
  </w:num>
  <w:num w:numId="9" w16cid:durableId="21215346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U3sDAxsDQzNrI0MTJV0lEKTi0uzszPAykwrAUAWrzFGSwAAAA="/>
  </w:docVars>
  <w:rsids>
    <w:rsidRoot w:val="00FF0009"/>
    <w:rsid w:val="00002AC2"/>
    <w:rsid w:val="00016C4C"/>
    <w:rsid w:val="00021447"/>
    <w:rsid w:val="00095284"/>
    <w:rsid w:val="000B0FC3"/>
    <w:rsid w:val="000D6A5C"/>
    <w:rsid w:val="0015099E"/>
    <w:rsid w:val="001A42F2"/>
    <w:rsid w:val="002C5F92"/>
    <w:rsid w:val="002E078F"/>
    <w:rsid w:val="002F5E5B"/>
    <w:rsid w:val="00306A45"/>
    <w:rsid w:val="00394448"/>
    <w:rsid w:val="003C7280"/>
    <w:rsid w:val="003F24C1"/>
    <w:rsid w:val="003F4460"/>
    <w:rsid w:val="0044536A"/>
    <w:rsid w:val="004B02E9"/>
    <w:rsid w:val="004E612D"/>
    <w:rsid w:val="00580E19"/>
    <w:rsid w:val="0058560E"/>
    <w:rsid w:val="005A20BF"/>
    <w:rsid w:val="00614D81"/>
    <w:rsid w:val="006657E9"/>
    <w:rsid w:val="007551E8"/>
    <w:rsid w:val="007646C6"/>
    <w:rsid w:val="007B7F41"/>
    <w:rsid w:val="007C2D7B"/>
    <w:rsid w:val="007C4787"/>
    <w:rsid w:val="007E7840"/>
    <w:rsid w:val="008135BD"/>
    <w:rsid w:val="008234E6"/>
    <w:rsid w:val="008407C2"/>
    <w:rsid w:val="008762B9"/>
    <w:rsid w:val="00973AA6"/>
    <w:rsid w:val="00A17676"/>
    <w:rsid w:val="00A56843"/>
    <w:rsid w:val="00AB5D95"/>
    <w:rsid w:val="00AD58F5"/>
    <w:rsid w:val="00B4321E"/>
    <w:rsid w:val="00B55A14"/>
    <w:rsid w:val="00B61DC0"/>
    <w:rsid w:val="00B73665"/>
    <w:rsid w:val="00BB2A4A"/>
    <w:rsid w:val="00BC4EA4"/>
    <w:rsid w:val="00C37242"/>
    <w:rsid w:val="00C74155"/>
    <w:rsid w:val="00C97553"/>
    <w:rsid w:val="00CC07C3"/>
    <w:rsid w:val="00D43A92"/>
    <w:rsid w:val="00E16525"/>
    <w:rsid w:val="00E33370"/>
    <w:rsid w:val="00E9230E"/>
    <w:rsid w:val="00EA25FD"/>
    <w:rsid w:val="00EC71B9"/>
    <w:rsid w:val="00F374BA"/>
    <w:rsid w:val="00F76ED6"/>
    <w:rsid w:val="00FA605E"/>
    <w:rsid w:val="00FF000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29639"/>
  <w15:chartTrackingRefBased/>
  <w15:docId w15:val="{EFA6F19B-EA8F-41AF-8B64-1B4D2D2D3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360" w:lineRule="auto"/>
        <w:ind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D7B"/>
    <w:pPr>
      <w:spacing w:before="240" w:after="0"/>
      <w:ind w:left="720" w:right="567"/>
      <w:jc w:val="left"/>
    </w:pPr>
    <w:rPr>
      <w:kern w:val="0"/>
    </w:rPr>
  </w:style>
  <w:style w:type="paragraph" w:styleId="Heading1">
    <w:name w:val="heading 1"/>
    <w:basedOn w:val="Normal"/>
    <w:next w:val="Normal"/>
    <w:link w:val="Heading1Char"/>
    <w:uiPriority w:val="9"/>
    <w:qFormat/>
    <w:rsid w:val="00FF000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00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000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000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00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000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000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0009"/>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0009"/>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00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000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000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000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00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00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00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00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0009"/>
    <w:rPr>
      <w:rFonts w:eastAsiaTheme="majorEastAsia" w:cstheme="majorBidi"/>
      <w:color w:val="272727" w:themeColor="text1" w:themeTint="D8"/>
    </w:rPr>
  </w:style>
  <w:style w:type="paragraph" w:styleId="Title">
    <w:name w:val="Title"/>
    <w:basedOn w:val="Normal"/>
    <w:next w:val="Normal"/>
    <w:link w:val="TitleChar"/>
    <w:uiPriority w:val="10"/>
    <w:qFormat/>
    <w:rsid w:val="00FF0009"/>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00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0009"/>
    <w:pPr>
      <w:numPr>
        <w:ilvl w:val="1"/>
      </w:numPr>
      <w:spacing w:after="160"/>
      <w:ind w:left="720"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00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000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F0009"/>
    <w:rPr>
      <w:i/>
      <w:iCs/>
      <w:color w:val="404040" w:themeColor="text1" w:themeTint="BF"/>
    </w:rPr>
  </w:style>
  <w:style w:type="paragraph" w:styleId="ListParagraph">
    <w:name w:val="List Paragraph"/>
    <w:basedOn w:val="Normal"/>
    <w:link w:val="ListParagraphChar"/>
    <w:uiPriority w:val="34"/>
    <w:qFormat/>
    <w:rsid w:val="00FF0009"/>
    <w:pPr>
      <w:contextualSpacing/>
    </w:pPr>
  </w:style>
  <w:style w:type="character" w:styleId="IntenseEmphasis">
    <w:name w:val="Intense Emphasis"/>
    <w:basedOn w:val="DefaultParagraphFont"/>
    <w:uiPriority w:val="21"/>
    <w:qFormat/>
    <w:rsid w:val="00FF0009"/>
    <w:rPr>
      <w:i/>
      <w:iCs/>
      <w:color w:val="2F5496" w:themeColor="accent1" w:themeShade="BF"/>
    </w:rPr>
  </w:style>
  <w:style w:type="paragraph" w:styleId="IntenseQuote">
    <w:name w:val="Intense Quote"/>
    <w:basedOn w:val="Normal"/>
    <w:next w:val="Normal"/>
    <w:link w:val="IntenseQuoteChar"/>
    <w:uiPriority w:val="30"/>
    <w:qFormat/>
    <w:rsid w:val="00FF00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0009"/>
    <w:rPr>
      <w:i/>
      <w:iCs/>
      <w:color w:val="2F5496" w:themeColor="accent1" w:themeShade="BF"/>
    </w:rPr>
  </w:style>
  <w:style w:type="character" w:styleId="IntenseReference">
    <w:name w:val="Intense Reference"/>
    <w:basedOn w:val="DefaultParagraphFont"/>
    <w:uiPriority w:val="32"/>
    <w:qFormat/>
    <w:rsid w:val="00FF0009"/>
    <w:rPr>
      <w:b/>
      <w:bCs/>
      <w:smallCaps/>
      <w:color w:val="2F5496" w:themeColor="accent1" w:themeShade="BF"/>
      <w:spacing w:val="5"/>
    </w:rPr>
  </w:style>
  <w:style w:type="character" w:customStyle="1" w:styleId="ListParagraphChar">
    <w:name w:val="List Paragraph Char"/>
    <w:basedOn w:val="DefaultParagraphFont"/>
    <w:link w:val="ListParagraph"/>
    <w:uiPriority w:val="34"/>
    <w:locked/>
    <w:rsid w:val="007C2D7B"/>
  </w:style>
  <w:style w:type="table" w:customStyle="1" w:styleId="TableNormal5">
    <w:name w:val="Table Normal5"/>
    <w:uiPriority w:val="2"/>
    <w:semiHidden/>
    <w:unhideWhenUsed/>
    <w:qFormat/>
    <w:rsid w:val="007C2D7B"/>
    <w:pPr>
      <w:widowControl w:val="0"/>
      <w:autoSpaceDE w:val="0"/>
      <w:autoSpaceDN w:val="0"/>
      <w:spacing w:after="0" w:line="240" w:lineRule="auto"/>
      <w:ind w:right="567" w:firstLine="0"/>
      <w:jc w:val="left"/>
    </w:pPr>
    <w:rPr>
      <w:kern w:val="0"/>
      <w:lang w:val="en-US"/>
    </w:rPr>
    <w:tblPr>
      <w:tblInd w:w="0" w:type="dxa"/>
      <w:tblCellMar>
        <w:top w:w="0" w:type="dxa"/>
        <w:left w:w="0" w:type="dxa"/>
        <w:bottom w:w="0" w:type="dxa"/>
        <w:right w:w="0" w:type="dxa"/>
      </w:tblCellMar>
    </w:tblPr>
  </w:style>
  <w:style w:type="paragraph" w:customStyle="1" w:styleId="411">
    <w:name w:val="4  1.1."/>
    <w:basedOn w:val="ListParagraph"/>
    <w:link w:val="411Car"/>
    <w:qFormat/>
    <w:rsid w:val="007C2D7B"/>
    <w:pPr>
      <w:numPr>
        <w:numId w:val="7"/>
      </w:numPr>
      <w:ind w:left="993" w:right="2"/>
    </w:pPr>
    <w:rPr>
      <w:rFonts w:ascii="Tahoma" w:hAnsi="Tahoma" w:cs="Tahoma"/>
      <w:b/>
      <w:bCs/>
      <w:lang w:eastAsia="fr-FR"/>
    </w:rPr>
  </w:style>
  <w:style w:type="paragraph" w:customStyle="1" w:styleId="5111">
    <w:name w:val="5   1.1.1"/>
    <w:basedOn w:val="ListParagraph"/>
    <w:link w:val="5111Car"/>
    <w:qFormat/>
    <w:rsid w:val="007C2D7B"/>
    <w:pPr>
      <w:numPr>
        <w:ilvl w:val="2"/>
        <w:numId w:val="8"/>
      </w:numPr>
    </w:pPr>
    <w:rPr>
      <w:rFonts w:ascii="Tahoma" w:hAnsi="Tahoma" w:cs="Tahoma"/>
      <w:b/>
      <w:bCs/>
      <w:lang w:eastAsia="fr-FR"/>
    </w:rPr>
  </w:style>
  <w:style w:type="character" w:customStyle="1" w:styleId="411Car">
    <w:name w:val="4  1.1. Car"/>
    <w:basedOn w:val="ListParagraphChar"/>
    <w:link w:val="411"/>
    <w:rsid w:val="007C2D7B"/>
    <w:rPr>
      <w:rFonts w:ascii="Tahoma" w:hAnsi="Tahoma" w:cs="Tahoma"/>
      <w:b/>
      <w:bCs/>
      <w:kern w:val="0"/>
      <w:lang w:eastAsia="fr-FR"/>
    </w:rPr>
  </w:style>
  <w:style w:type="character" w:customStyle="1" w:styleId="5111Car">
    <w:name w:val="5   1.1.1 Car"/>
    <w:basedOn w:val="ListParagraphChar"/>
    <w:link w:val="5111"/>
    <w:rsid w:val="007C2D7B"/>
    <w:rPr>
      <w:rFonts w:ascii="Tahoma" w:hAnsi="Tahoma" w:cs="Tahoma"/>
      <w:b/>
      <w:bCs/>
      <w:kern w:val="0"/>
      <w:lang w:eastAsia="fr-FR"/>
    </w:rPr>
  </w:style>
  <w:style w:type="paragraph" w:customStyle="1" w:styleId="9Tableau">
    <w:name w:val="9  Tableau"/>
    <w:basedOn w:val="Caption"/>
    <w:link w:val="9TableauCar"/>
    <w:qFormat/>
    <w:rsid w:val="007C2D7B"/>
    <w:pPr>
      <w:keepNext/>
      <w:spacing w:before="240"/>
      <w:ind w:left="284" w:right="-140"/>
    </w:pPr>
    <w:rPr>
      <w:rFonts w:ascii="Tahoma" w:hAnsi="Tahoma" w:cs="Tahoma"/>
      <w:b/>
      <w:bCs/>
      <w:i w:val="0"/>
      <w:iCs w:val="0"/>
      <w:color w:val="000000" w:themeColor="text1"/>
      <w:sz w:val="22"/>
      <w:szCs w:val="22"/>
    </w:rPr>
  </w:style>
  <w:style w:type="character" w:customStyle="1" w:styleId="9TableauCar">
    <w:name w:val="9  Tableau Car"/>
    <w:basedOn w:val="DefaultParagraphFont"/>
    <w:link w:val="9Tableau"/>
    <w:rsid w:val="007C2D7B"/>
    <w:rPr>
      <w:rFonts w:ascii="Tahoma" w:hAnsi="Tahoma" w:cs="Tahoma"/>
      <w:b/>
      <w:bCs/>
      <w:color w:val="000000" w:themeColor="text1"/>
      <w:kern w:val="0"/>
    </w:rPr>
  </w:style>
  <w:style w:type="paragraph" w:styleId="Caption">
    <w:name w:val="caption"/>
    <w:basedOn w:val="Normal"/>
    <w:next w:val="Normal"/>
    <w:uiPriority w:val="35"/>
    <w:unhideWhenUsed/>
    <w:qFormat/>
    <w:rsid w:val="007C2D7B"/>
    <w:pPr>
      <w:spacing w:before="0" w:after="200" w:line="240" w:lineRule="auto"/>
    </w:pPr>
    <w:rPr>
      <w:i/>
      <w:iCs/>
      <w:color w:val="44546A" w:themeColor="text2"/>
      <w:sz w:val="18"/>
      <w:szCs w:val="18"/>
    </w:rPr>
  </w:style>
  <w:style w:type="paragraph" w:styleId="NormalWeb">
    <w:name w:val="Normal (Web)"/>
    <w:basedOn w:val="Normal"/>
    <w:uiPriority w:val="99"/>
    <w:semiHidden/>
    <w:unhideWhenUsed/>
    <w:rsid w:val="007C2D7B"/>
    <w:pPr>
      <w:spacing w:before="100" w:beforeAutospacing="1" w:after="100" w:afterAutospacing="1" w:line="240" w:lineRule="auto"/>
      <w:ind w:left="0" w:right="0" w:firstLine="0"/>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7C2D7B"/>
    <w:rPr>
      <w:b/>
      <w:bCs/>
    </w:rPr>
  </w:style>
  <w:style w:type="paragraph" w:styleId="Bibliography">
    <w:name w:val="Bibliography"/>
    <w:basedOn w:val="Normal"/>
    <w:next w:val="Normal"/>
    <w:uiPriority w:val="37"/>
    <w:unhideWhenUsed/>
    <w:rsid w:val="00002AC2"/>
    <w:pPr>
      <w:tabs>
        <w:tab w:val="left" w:pos="384"/>
      </w:tabs>
      <w:spacing w:after="240" w:line="240" w:lineRule="auto"/>
      <w:ind w:left="384" w:hanging="384"/>
    </w:pPr>
  </w:style>
  <w:style w:type="table" w:styleId="TableGrid">
    <w:name w:val="Table Grid"/>
    <w:basedOn w:val="TableNormal"/>
    <w:uiPriority w:val="39"/>
    <w:rsid w:val="00614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3">
    <w:name w:val="Grid Table 3 Accent 3"/>
    <w:basedOn w:val="TableNormal"/>
    <w:uiPriority w:val="48"/>
    <w:rsid w:val="00614D8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0B0FC3"/>
    <w:rPr>
      <w:color w:val="0563C1" w:themeColor="hyperlink"/>
      <w:u w:val="single"/>
    </w:rPr>
  </w:style>
  <w:style w:type="character" w:styleId="UnresolvedMention">
    <w:name w:val="Unresolved Mention"/>
    <w:basedOn w:val="DefaultParagraphFont"/>
    <w:uiPriority w:val="99"/>
    <w:semiHidden/>
    <w:unhideWhenUsed/>
    <w:rsid w:val="000B0FC3"/>
    <w:rPr>
      <w:color w:val="605E5C"/>
      <w:shd w:val="clear" w:color="auto" w:fill="E1DFDD"/>
    </w:rPr>
  </w:style>
  <w:style w:type="paragraph" w:styleId="Header">
    <w:name w:val="header"/>
    <w:basedOn w:val="Normal"/>
    <w:link w:val="HeaderChar"/>
    <w:uiPriority w:val="99"/>
    <w:unhideWhenUsed/>
    <w:rsid w:val="007E784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E7840"/>
    <w:rPr>
      <w:kern w:val="0"/>
    </w:rPr>
  </w:style>
  <w:style w:type="paragraph" w:styleId="Footer">
    <w:name w:val="footer"/>
    <w:basedOn w:val="Normal"/>
    <w:link w:val="FooterChar"/>
    <w:uiPriority w:val="99"/>
    <w:unhideWhenUsed/>
    <w:rsid w:val="007E784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E7840"/>
    <w:rPr>
      <w:kern w:val="0"/>
    </w:rPr>
  </w:style>
  <w:style w:type="table" w:customStyle="1" w:styleId="Tableausimple21">
    <w:name w:val="Tableau simple 21"/>
    <w:basedOn w:val="TableNormal"/>
    <w:uiPriority w:val="42"/>
    <w:rsid w:val="00B55A14"/>
    <w:pPr>
      <w:spacing w:before="240" w:after="0" w:line="240" w:lineRule="auto"/>
      <w:ind w:left="720" w:right="567"/>
      <w:jc w:val="left"/>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GridTable3">
    <w:name w:val="Grid Table 3"/>
    <w:basedOn w:val="TableNormal"/>
    <w:uiPriority w:val="48"/>
    <w:rsid w:val="00EA25F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3">
    <w:name w:val="Grid Table 5 Dark Accent 3"/>
    <w:basedOn w:val="TableNormal"/>
    <w:uiPriority w:val="50"/>
    <w:rsid w:val="00EA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rful-Accent3">
    <w:name w:val="Grid Table 6 Colorful Accent 3"/>
    <w:basedOn w:val="TableNormal"/>
    <w:uiPriority w:val="51"/>
    <w:rsid w:val="00EA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EA25F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009812">
      <w:bodyDiv w:val="1"/>
      <w:marLeft w:val="0"/>
      <w:marRight w:val="0"/>
      <w:marTop w:val="0"/>
      <w:marBottom w:val="0"/>
      <w:divBdr>
        <w:top w:val="none" w:sz="0" w:space="0" w:color="auto"/>
        <w:left w:val="none" w:sz="0" w:space="0" w:color="auto"/>
        <w:bottom w:val="none" w:sz="0" w:space="0" w:color="auto"/>
        <w:right w:val="none" w:sz="0" w:space="0" w:color="auto"/>
      </w:divBdr>
    </w:div>
    <w:div w:id="159199647">
      <w:bodyDiv w:val="1"/>
      <w:marLeft w:val="0"/>
      <w:marRight w:val="0"/>
      <w:marTop w:val="0"/>
      <w:marBottom w:val="0"/>
      <w:divBdr>
        <w:top w:val="none" w:sz="0" w:space="0" w:color="auto"/>
        <w:left w:val="none" w:sz="0" w:space="0" w:color="auto"/>
        <w:bottom w:val="none" w:sz="0" w:space="0" w:color="auto"/>
        <w:right w:val="none" w:sz="0" w:space="0" w:color="auto"/>
      </w:divBdr>
    </w:div>
    <w:div w:id="404110033">
      <w:bodyDiv w:val="1"/>
      <w:marLeft w:val="0"/>
      <w:marRight w:val="0"/>
      <w:marTop w:val="0"/>
      <w:marBottom w:val="0"/>
      <w:divBdr>
        <w:top w:val="none" w:sz="0" w:space="0" w:color="auto"/>
        <w:left w:val="none" w:sz="0" w:space="0" w:color="auto"/>
        <w:bottom w:val="none" w:sz="0" w:space="0" w:color="auto"/>
        <w:right w:val="none" w:sz="0" w:space="0" w:color="auto"/>
      </w:divBdr>
    </w:div>
    <w:div w:id="1067344477">
      <w:bodyDiv w:val="1"/>
      <w:marLeft w:val="0"/>
      <w:marRight w:val="0"/>
      <w:marTop w:val="0"/>
      <w:marBottom w:val="0"/>
      <w:divBdr>
        <w:top w:val="none" w:sz="0" w:space="0" w:color="auto"/>
        <w:left w:val="none" w:sz="0" w:space="0" w:color="auto"/>
        <w:bottom w:val="none" w:sz="0" w:space="0" w:color="auto"/>
        <w:right w:val="none" w:sz="0" w:space="0" w:color="auto"/>
      </w:divBdr>
    </w:div>
    <w:div w:id="1221673033">
      <w:bodyDiv w:val="1"/>
      <w:marLeft w:val="0"/>
      <w:marRight w:val="0"/>
      <w:marTop w:val="0"/>
      <w:marBottom w:val="0"/>
      <w:divBdr>
        <w:top w:val="none" w:sz="0" w:space="0" w:color="auto"/>
        <w:left w:val="none" w:sz="0" w:space="0" w:color="auto"/>
        <w:bottom w:val="none" w:sz="0" w:space="0" w:color="auto"/>
        <w:right w:val="none" w:sz="0" w:space="0" w:color="auto"/>
      </w:divBdr>
    </w:div>
    <w:div w:id="1720398115">
      <w:bodyDiv w:val="1"/>
      <w:marLeft w:val="0"/>
      <w:marRight w:val="0"/>
      <w:marTop w:val="0"/>
      <w:marBottom w:val="0"/>
      <w:divBdr>
        <w:top w:val="none" w:sz="0" w:space="0" w:color="auto"/>
        <w:left w:val="none" w:sz="0" w:space="0" w:color="auto"/>
        <w:bottom w:val="none" w:sz="0" w:space="0" w:color="auto"/>
        <w:right w:val="none" w:sz="0" w:space="0" w:color="auto"/>
      </w:divBdr>
    </w:div>
    <w:div w:id="213301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493547681539807"/>
          <c:y val="0.15266221930592008"/>
          <c:w val="0.45284711286089241"/>
          <c:h val="0.75474518810148727"/>
        </c:manualLayout>
      </c:layout>
      <c:pieChart>
        <c:varyColors val="1"/>
        <c:ser>
          <c:idx val="0"/>
          <c:order val="0"/>
          <c:tx>
            <c:strRef>
              <c:f>'[these(Récupération automatique).xlsx]genre'!$B$11</c:f>
              <c:strCache>
                <c:ptCount val="1"/>
                <c:pt idx="0">
                  <c:v>Colonne2</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2A3-43CD-9E1D-E3F1AF708CE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2A3-43CD-9E1D-E3F1AF708CE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hese(Récupération automatique).xlsx]genre'!$A$12:$A$13</c:f>
              <c:strCache>
                <c:ptCount val="2"/>
                <c:pt idx="0">
                  <c:v>femme</c:v>
                </c:pt>
                <c:pt idx="1">
                  <c:v>homme</c:v>
                </c:pt>
              </c:strCache>
            </c:strRef>
          </c:cat>
          <c:val>
            <c:numRef>
              <c:f>'[these(Récupération automatique).xlsx]genre'!$B$12:$B$13</c:f>
              <c:numCache>
                <c:formatCode>General</c:formatCode>
                <c:ptCount val="2"/>
                <c:pt idx="0">
                  <c:v>21</c:v>
                </c:pt>
                <c:pt idx="1">
                  <c:v>25</c:v>
                </c:pt>
              </c:numCache>
            </c:numRef>
          </c:val>
          <c:extLst>
            <c:ext xmlns:c16="http://schemas.microsoft.com/office/drawing/2014/chart" uri="{C3380CC4-5D6E-409C-BE32-E72D297353CC}">
              <c16:uniqueId val="{00000004-72A3-43CD-9E1D-E3F1AF708CE0}"/>
            </c:ext>
          </c:extLst>
        </c:ser>
        <c:dLbls>
          <c:dLblPos val="ctr"/>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76535</cdr:x>
      <cdr:y>0.4042</cdr:y>
    </cdr:from>
    <cdr:to>
      <cdr:x>0.89175</cdr:x>
      <cdr:y>0.5778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499200" y="1108800"/>
          <a:ext cx="577880" cy="476274"/>
        </a:xfrm>
        <a:prstGeom xmlns:a="http://schemas.openxmlformats.org/drawingml/2006/main" prst="rect">
          <a:avLst/>
        </a:prstGeom>
      </cdr:spPr>
    </cdr:pic>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11</Pages>
  <Words>8626</Words>
  <Characters>49173</Characters>
  <Application>Microsoft Office Word</Application>
  <DocSecurity>0</DocSecurity>
  <Lines>409</Lines>
  <Paragraphs>1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ma Ben Youssef</dc:creator>
  <cp:keywords/>
  <dc:description/>
  <cp:lastModifiedBy>Editor-28</cp:lastModifiedBy>
  <cp:revision>6</cp:revision>
  <dcterms:created xsi:type="dcterms:W3CDTF">2025-03-09T10:01:00Z</dcterms:created>
  <dcterms:modified xsi:type="dcterms:W3CDTF">2025-03-1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D4u4pEh"/&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